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948837" w14:textId="77777777" w:rsidR="00FF669A" w:rsidRPr="00894C72" w:rsidRDefault="00FF669A" w:rsidP="00FF669A">
      <w:pPr>
        <w:pStyle w:val="Title"/>
        <w:rPr>
          <w:sz w:val="44"/>
          <w:szCs w:val="36"/>
        </w:rPr>
      </w:pPr>
      <w:r w:rsidRPr="00894C72">
        <w:rPr>
          <w:sz w:val="44"/>
          <w:szCs w:val="36"/>
        </w:rPr>
        <w:t xml:space="preserve">Chapter </w:t>
      </w:r>
      <w:r>
        <w:rPr>
          <w:sz w:val="44"/>
          <w:szCs w:val="36"/>
        </w:rPr>
        <w:t>5</w:t>
      </w:r>
      <w:r w:rsidRPr="00894C72">
        <w:rPr>
          <w:sz w:val="44"/>
          <w:szCs w:val="36"/>
        </w:rPr>
        <w:t xml:space="preserve"> </w:t>
      </w:r>
      <w:r>
        <w:rPr>
          <w:sz w:val="44"/>
          <w:szCs w:val="36"/>
        </w:rPr>
        <w:t>–</w:t>
      </w:r>
      <w:r w:rsidRPr="00894C72">
        <w:rPr>
          <w:sz w:val="44"/>
          <w:szCs w:val="36"/>
        </w:rPr>
        <w:t xml:space="preserve"> </w:t>
      </w:r>
      <w:r>
        <w:rPr>
          <w:sz w:val="44"/>
          <w:szCs w:val="36"/>
        </w:rPr>
        <w:t>Experimental Characterisation of Stiffness of Dry and Lubricated Bearings</w:t>
      </w:r>
    </w:p>
    <w:p w14:paraId="023A88F7" w14:textId="77777777" w:rsidR="00FF669A" w:rsidRPr="00CA7AA2" w:rsidRDefault="00FF669A" w:rsidP="00332FC7">
      <w:pPr>
        <w:pStyle w:val="Heading1"/>
        <w:numPr>
          <w:ilvl w:val="0"/>
          <w:numId w:val="6"/>
        </w:numPr>
      </w:pPr>
      <w:bookmarkStart w:id="0" w:name="_Toc103067439"/>
      <w:r w:rsidRPr="00A91FC6">
        <w:t>Preface</w:t>
      </w:r>
      <w:bookmarkEnd w:id="0"/>
    </w:p>
    <w:p w14:paraId="1AA51D30" w14:textId="77777777" w:rsidR="00FF669A" w:rsidRDefault="00FF669A" w:rsidP="00FF669A">
      <w:pPr>
        <w:spacing w:before="0" w:after="0"/>
      </w:pPr>
      <w:r>
        <w:rPr>
          <w:b/>
        </w:rPr>
        <w:br w:type="page"/>
      </w:r>
    </w:p>
    <w:bookmarkStart w:id="1" w:name="_Toc103067440" w:displacedByCustomXml="next"/>
    <w:sdt>
      <w:sdtPr>
        <w:rPr>
          <w:b w:val="0"/>
          <w:kern w:val="0"/>
          <w:sz w:val="22"/>
        </w:rPr>
        <w:id w:val="-339554617"/>
        <w:docPartObj>
          <w:docPartGallery w:val="Table of Contents"/>
          <w:docPartUnique/>
        </w:docPartObj>
      </w:sdtPr>
      <w:sdtEndPr>
        <w:rPr>
          <w:rFonts w:ascii="Calibri" w:hAnsi="Calibri"/>
          <w:bCs/>
          <w:noProof/>
        </w:rPr>
      </w:sdtEndPr>
      <w:sdtContent>
        <w:p w14:paraId="4B5D696B" w14:textId="77777777" w:rsidR="00FF669A" w:rsidRDefault="00FF669A" w:rsidP="00FF669A">
          <w:pPr>
            <w:pStyle w:val="Heading1"/>
            <w:numPr>
              <w:ilvl w:val="0"/>
              <w:numId w:val="0"/>
            </w:numPr>
            <w:ind w:left="432" w:hanging="432"/>
          </w:pPr>
          <w:r>
            <w:t>Table of Contents</w:t>
          </w:r>
          <w:bookmarkEnd w:id="1"/>
        </w:p>
        <w:p w14:paraId="6F983D78" w14:textId="3DB212A1" w:rsidR="00FF669A" w:rsidRDefault="00FF669A">
          <w:pPr>
            <w:pStyle w:val="TOC1"/>
            <w:rPr>
              <w:rFonts w:asciiTheme="minorHAnsi" w:eastAsiaTheme="minorEastAsia" w:hAnsiTheme="minorHAnsi" w:cstheme="minorBidi"/>
              <w:b w:val="0"/>
              <w:noProof/>
              <w:szCs w:val="22"/>
              <w:lang w:val="en-GB" w:eastAsia="en-GB"/>
            </w:rPr>
          </w:pPr>
          <w:r>
            <w:fldChar w:fldCharType="begin"/>
          </w:r>
          <w:r>
            <w:instrText xml:space="preserve"> TOC \o "1-3" \h \z \u </w:instrText>
          </w:r>
          <w:r>
            <w:fldChar w:fldCharType="separate"/>
          </w:r>
          <w:hyperlink w:anchor="_Toc103067439" w:history="1">
            <w:r w:rsidRPr="009A3D9C">
              <w:rPr>
                <w:rStyle w:val="Hyperlink"/>
                <w:noProof/>
              </w:rPr>
              <w:t>1</w:t>
            </w:r>
            <w:r>
              <w:rPr>
                <w:rFonts w:asciiTheme="minorHAnsi" w:eastAsiaTheme="minorEastAsia" w:hAnsiTheme="minorHAnsi" w:cstheme="minorBidi"/>
                <w:b w:val="0"/>
                <w:noProof/>
                <w:szCs w:val="22"/>
                <w:lang w:val="en-GB" w:eastAsia="en-GB"/>
              </w:rPr>
              <w:tab/>
            </w:r>
            <w:r w:rsidRPr="009A3D9C">
              <w:rPr>
                <w:rStyle w:val="Hyperlink"/>
                <w:noProof/>
              </w:rPr>
              <w:t>Preface</w:t>
            </w:r>
            <w:r>
              <w:rPr>
                <w:noProof/>
                <w:webHidden/>
              </w:rPr>
              <w:tab/>
            </w:r>
            <w:r>
              <w:rPr>
                <w:noProof/>
                <w:webHidden/>
              </w:rPr>
              <w:fldChar w:fldCharType="begin"/>
            </w:r>
            <w:r>
              <w:rPr>
                <w:noProof/>
                <w:webHidden/>
              </w:rPr>
              <w:instrText xml:space="preserve"> PAGEREF _Toc103067439 \h </w:instrText>
            </w:r>
            <w:r>
              <w:rPr>
                <w:noProof/>
                <w:webHidden/>
              </w:rPr>
            </w:r>
            <w:r>
              <w:rPr>
                <w:noProof/>
                <w:webHidden/>
              </w:rPr>
              <w:fldChar w:fldCharType="separate"/>
            </w:r>
            <w:r>
              <w:rPr>
                <w:noProof/>
                <w:webHidden/>
              </w:rPr>
              <w:t>1</w:t>
            </w:r>
            <w:r>
              <w:rPr>
                <w:noProof/>
                <w:webHidden/>
              </w:rPr>
              <w:fldChar w:fldCharType="end"/>
            </w:r>
          </w:hyperlink>
        </w:p>
        <w:p w14:paraId="3E7B1F2E" w14:textId="6FF2F740" w:rsidR="00FF669A" w:rsidRDefault="00FF669A">
          <w:pPr>
            <w:pStyle w:val="TOC1"/>
            <w:rPr>
              <w:rFonts w:asciiTheme="minorHAnsi" w:eastAsiaTheme="minorEastAsia" w:hAnsiTheme="minorHAnsi" w:cstheme="minorBidi"/>
              <w:b w:val="0"/>
              <w:noProof/>
              <w:szCs w:val="22"/>
              <w:lang w:val="en-GB" w:eastAsia="en-GB"/>
            </w:rPr>
          </w:pPr>
          <w:hyperlink w:anchor="_Toc103067440" w:history="1">
            <w:r w:rsidRPr="009A3D9C">
              <w:rPr>
                <w:rStyle w:val="Hyperlink"/>
                <w:noProof/>
              </w:rPr>
              <w:t>Table of Contents</w:t>
            </w:r>
            <w:r>
              <w:rPr>
                <w:noProof/>
                <w:webHidden/>
              </w:rPr>
              <w:tab/>
            </w:r>
            <w:r>
              <w:rPr>
                <w:noProof/>
                <w:webHidden/>
              </w:rPr>
              <w:fldChar w:fldCharType="begin"/>
            </w:r>
            <w:r>
              <w:rPr>
                <w:noProof/>
                <w:webHidden/>
              </w:rPr>
              <w:instrText xml:space="preserve"> PAGEREF _Toc103067440 \h </w:instrText>
            </w:r>
            <w:r>
              <w:rPr>
                <w:noProof/>
                <w:webHidden/>
              </w:rPr>
            </w:r>
            <w:r>
              <w:rPr>
                <w:noProof/>
                <w:webHidden/>
              </w:rPr>
              <w:fldChar w:fldCharType="separate"/>
            </w:r>
            <w:r>
              <w:rPr>
                <w:noProof/>
                <w:webHidden/>
              </w:rPr>
              <w:t>2</w:t>
            </w:r>
            <w:r>
              <w:rPr>
                <w:noProof/>
                <w:webHidden/>
              </w:rPr>
              <w:fldChar w:fldCharType="end"/>
            </w:r>
          </w:hyperlink>
        </w:p>
        <w:p w14:paraId="1467ED06" w14:textId="39ABF38A" w:rsidR="00FF669A" w:rsidRDefault="00FF669A">
          <w:pPr>
            <w:pStyle w:val="TOC1"/>
            <w:rPr>
              <w:rFonts w:asciiTheme="minorHAnsi" w:eastAsiaTheme="minorEastAsia" w:hAnsiTheme="minorHAnsi" w:cstheme="minorBidi"/>
              <w:b w:val="0"/>
              <w:noProof/>
              <w:szCs w:val="22"/>
              <w:lang w:val="en-GB" w:eastAsia="en-GB"/>
            </w:rPr>
          </w:pPr>
          <w:hyperlink w:anchor="_Toc103067441" w:history="1">
            <w:r w:rsidRPr="009A3D9C">
              <w:rPr>
                <w:rStyle w:val="Hyperlink"/>
                <w:noProof/>
              </w:rPr>
              <w:t>2</w:t>
            </w:r>
            <w:r>
              <w:rPr>
                <w:rFonts w:asciiTheme="minorHAnsi" w:eastAsiaTheme="minorEastAsia" w:hAnsiTheme="minorHAnsi" w:cstheme="minorBidi"/>
                <w:b w:val="0"/>
                <w:noProof/>
                <w:szCs w:val="22"/>
                <w:lang w:val="en-GB" w:eastAsia="en-GB"/>
              </w:rPr>
              <w:tab/>
            </w:r>
            <w:r w:rsidRPr="009A3D9C">
              <w:rPr>
                <w:rStyle w:val="Hyperlink"/>
                <w:noProof/>
              </w:rPr>
              <w:t>Introduction</w:t>
            </w:r>
            <w:r>
              <w:rPr>
                <w:noProof/>
                <w:webHidden/>
              </w:rPr>
              <w:tab/>
            </w:r>
            <w:r>
              <w:rPr>
                <w:noProof/>
                <w:webHidden/>
              </w:rPr>
              <w:fldChar w:fldCharType="begin"/>
            </w:r>
            <w:r>
              <w:rPr>
                <w:noProof/>
                <w:webHidden/>
              </w:rPr>
              <w:instrText xml:space="preserve"> PAGEREF _Toc103067441 \h </w:instrText>
            </w:r>
            <w:r>
              <w:rPr>
                <w:noProof/>
                <w:webHidden/>
              </w:rPr>
            </w:r>
            <w:r>
              <w:rPr>
                <w:noProof/>
                <w:webHidden/>
              </w:rPr>
              <w:fldChar w:fldCharType="separate"/>
            </w:r>
            <w:r>
              <w:rPr>
                <w:noProof/>
                <w:webHidden/>
              </w:rPr>
              <w:t>3</w:t>
            </w:r>
            <w:r>
              <w:rPr>
                <w:noProof/>
                <w:webHidden/>
              </w:rPr>
              <w:fldChar w:fldCharType="end"/>
            </w:r>
          </w:hyperlink>
        </w:p>
        <w:p w14:paraId="71FCB354" w14:textId="7D3076D6" w:rsidR="00FF669A" w:rsidRDefault="00FF669A">
          <w:pPr>
            <w:pStyle w:val="TOC1"/>
            <w:rPr>
              <w:rFonts w:asciiTheme="minorHAnsi" w:eastAsiaTheme="minorEastAsia" w:hAnsiTheme="minorHAnsi" w:cstheme="minorBidi"/>
              <w:b w:val="0"/>
              <w:noProof/>
              <w:szCs w:val="22"/>
              <w:lang w:val="en-GB" w:eastAsia="en-GB"/>
            </w:rPr>
          </w:pPr>
          <w:hyperlink w:anchor="_Toc103067442" w:history="1">
            <w:r w:rsidRPr="009A3D9C">
              <w:rPr>
                <w:rStyle w:val="Hyperlink"/>
                <w:noProof/>
              </w:rPr>
              <w:t>3</w:t>
            </w:r>
            <w:r>
              <w:rPr>
                <w:rFonts w:asciiTheme="minorHAnsi" w:eastAsiaTheme="minorEastAsia" w:hAnsiTheme="minorHAnsi" w:cstheme="minorBidi"/>
                <w:b w:val="0"/>
                <w:noProof/>
                <w:szCs w:val="22"/>
                <w:lang w:val="en-GB" w:eastAsia="en-GB"/>
              </w:rPr>
              <w:tab/>
            </w:r>
            <w:r w:rsidRPr="009A3D9C">
              <w:rPr>
                <w:rStyle w:val="Hyperlink"/>
                <w:noProof/>
              </w:rPr>
              <w:t>Methodology</w:t>
            </w:r>
            <w:r>
              <w:rPr>
                <w:noProof/>
                <w:webHidden/>
              </w:rPr>
              <w:tab/>
            </w:r>
            <w:r>
              <w:rPr>
                <w:noProof/>
                <w:webHidden/>
              </w:rPr>
              <w:fldChar w:fldCharType="begin"/>
            </w:r>
            <w:r>
              <w:rPr>
                <w:noProof/>
                <w:webHidden/>
              </w:rPr>
              <w:instrText xml:space="preserve"> PAGEREF _Toc103067442 \h </w:instrText>
            </w:r>
            <w:r>
              <w:rPr>
                <w:noProof/>
                <w:webHidden/>
              </w:rPr>
            </w:r>
            <w:r>
              <w:rPr>
                <w:noProof/>
                <w:webHidden/>
              </w:rPr>
              <w:fldChar w:fldCharType="separate"/>
            </w:r>
            <w:r>
              <w:rPr>
                <w:noProof/>
                <w:webHidden/>
              </w:rPr>
              <w:t>5</w:t>
            </w:r>
            <w:r>
              <w:rPr>
                <w:noProof/>
                <w:webHidden/>
              </w:rPr>
              <w:fldChar w:fldCharType="end"/>
            </w:r>
          </w:hyperlink>
        </w:p>
        <w:p w14:paraId="0678878B" w14:textId="43C2FEA1" w:rsidR="00FF669A" w:rsidRDefault="00FF669A">
          <w:pPr>
            <w:pStyle w:val="TOC1"/>
            <w:rPr>
              <w:rFonts w:asciiTheme="minorHAnsi" w:eastAsiaTheme="minorEastAsia" w:hAnsiTheme="minorHAnsi" w:cstheme="minorBidi"/>
              <w:b w:val="0"/>
              <w:noProof/>
              <w:szCs w:val="22"/>
              <w:lang w:val="en-GB" w:eastAsia="en-GB"/>
            </w:rPr>
          </w:pPr>
          <w:hyperlink w:anchor="_Toc103067443" w:history="1">
            <w:r w:rsidRPr="009A3D9C">
              <w:rPr>
                <w:rStyle w:val="Hyperlink"/>
                <w:noProof/>
              </w:rPr>
              <w:t>4</w:t>
            </w:r>
            <w:r>
              <w:rPr>
                <w:rFonts w:asciiTheme="minorHAnsi" w:eastAsiaTheme="minorEastAsia" w:hAnsiTheme="minorHAnsi" w:cstheme="minorBidi"/>
                <w:b w:val="0"/>
                <w:noProof/>
                <w:szCs w:val="22"/>
                <w:lang w:val="en-GB" w:eastAsia="en-GB"/>
              </w:rPr>
              <w:tab/>
            </w:r>
            <w:r w:rsidRPr="009A3D9C">
              <w:rPr>
                <w:rStyle w:val="Hyperlink"/>
                <w:noProof/>
              </w:rPr>
              <w:t>Fritzen [1]</w:t>
            </w:r>
            <w:r>
              <w:rPr>
                <w:noProof/>
                <w:webHidden/>
              </w:rPr>
              <w:tab/>
            </w:r>
            <w:r>
              <w:rPr>
                <w:noProof/>
                <w:webHidden/>
              </w:rPr>
              <w:fldChar w:fldCharType="begin"/>
            </w:r>
            <w:r>
              <w:rPr>
                <w:noProof/>
                <w:webHidden/>
              </w:rPr>
              <w:instrText xml:space="preserve"> PAGEREF _Toc103067443 \h </w:instrText>
            </w:r>
            <w:r>
              <w:rPr>
                <w:noProof/>
                <w:webHidden/>
              </w:rPr>
            </w:r>
            <w:r>
              <w:rPr>
                <w:noProof/>
                <w:webHidden/>
              </w:rPr>
              <w:fldChar w:fldCharType="separate"/>
            </w:r>
            <w:r>
              <w:rPr>
                <w:noProof/>
                <w:webHidden/>
              </w:rPr>
              <w:t>5</w:t>
            </w:r>
            <w:r>
              <w:rPr>
                <w:noProof/>
                <w:webHidden/>
              </w:rPr>
              <w:fldChar w:fldCharType="end"/>
            </w:r>
          </w:hyperlink>
        </w:p>
        <w:p w14:paraId="58F493DF" w14:textId="5F7220E6" w:rsidR="00FF669A" w:rsidRDefault="00FF669A">
          <w:pPr>
            <w:pStyle w:val="TOC1"/>
            <w:rPr>
              <w:rFonts w:asciiTheme="minorHAnsi" w:eastAsiaTheme="minorEastAsia" w:hAnsiTheme="minorHAnsi" w:cstheme="minorBidi"/>
              <w:b w:val="0"/>
              <w:noProof/>
              <w:szCs w:val="22"/>
              <w:lang w:val="en-GB" w:eastAsia="en-GB"/>
            </w:rPr>
          </w:pPr>
          <w:hyperlink w:anchor="_Toc103067444" w:history="1">
            <w:r w:rsidRPr="009A3D9C">
              <w:rPr>
                <w:rStyle w:val="Hyperlink"/>
                <w:bCs/>
                <w:noProof/>
              </w:rPr>
              <w:t>5</w:t>
            </w:r>
            <w:r>
              <w:rPr>
                <w:noProof/>
                <w:webHidden/>
              </w:rPr>
              <w:tab/>
            </w:r>
            <w:r>
              <w:rPr>
                <w:noProof/>
                <w:webHidden/>
              </w:rPr>
              <w:fldChar w:fldCharType="begin"/>
            </w:r>
            <w:r>
              <w:rPr>
                <w:noProof/>
                <w:webHidden/>
              </w:rPr>
              <w:instrText xml:space="preserve"> PAGEREF _Toc103067444 \h </w:instrText>
            </w:r>
            <w:r>
              <w:rPr>
                <w:noProof/>
                <w:webHidden/>
              </w:rPr>
            </w:r>
            <w:r>
              <w:rPr>
                <w:noProof/>
                <w:webHidden/>
              </w:rPr>
              <w:fldChar w:fldCharType="separate"/>
            </w:r>
            <w:r>
              <w:rPr>
                <w:noProof/>
                <w:webHidden/>
              </w:rPr>
              <w:t>5</w:t>
            </w:r>
            <w:r>
              <w:rPr>
                <w:noProof/>
                <w:webHidden/>
              </w:rPr>
              <w:fldChar w:fldCharType="end"/>
            </w:r>
          </w:hyperlink>
        </w:p>
        <w:p w14:paraId="39D9AA94" w14:textId="39338C40" w:rsidR="00FF669A" w:rsidRDefault="00FF669A">
          <w:pPr>
            <w:pStyle w:val="TOC1"/>
            <w:rPr>
              <w:rFonts w:asciiTheme="minorHAnsi" w:eastAsiaTheme="minorEastAsia" w:hAnsiTheme="minorHAnsi" w:cstheme="minorBidi"/>
              <w:b w:val="0"/>
              <w:noProof/>
              <w:szCs w:val="22"/>
              <w:lang w:val="en-GB" w:eastAsia="en-GB"/>
            </w:rPr>
          </w:pPr>
          <w:hyperlink w:anchor="_Toc103067445" w:history="1">
            <w:r w:rsidRPr="009A3D9C">
              <w:rPr>
                <w:rStyle w:val="Hyperlink"/>
                <w:noProof/>
              </w:rPr>
              <w:t>6</w:t>
            </w:r>
            <w:r>
              <w:rPr>
                <w:noProof/>
                <w:webHidden/>
              </w:rPr>
              <w:tab/>
            </w:r>
            <w:r>
              <w:rPr>
                <w:noProof/>
                <w:webHidden/>
              </w:rPr>
              <w:fldChar w:fldCharType="begin"/>
            </w:r>
            <w:r>
              <w:rPr>
                <w:noProof/>
                <w:webHidden/>
              </w:rPr>
              <w:instrText xml:space="preserve"> PAGEREF _Toc103067445 \h </w:instrText>
            </w:r>
            <w:r>
              <w:rPr>
                <w:noProof/>
                <w:webHidden/>
              </w:rPr>
            </w:r>
            <w:r>
              <w:rPr>
                <w:noProof/>
                <w:webHidden/>
              </w:rPr>
              <w:fldChar w:fldCharType="separate"/>
            </w:r>
            <w:r>
              <w:rPr>
                <w:noProof/>
                <w:webHidden/>
              </w:rPr>
              <w:t>5</w:t>
            </w:r>
            <w:r>
              <w:rPr>
                <w:noProof/>
                <w:webHidden/>
              </w:rPr>
              <w:fldChar w:fldCharType="end"/>
            </w:r>
          </w:hyperlink>
        </w:p>
        <w:p w14:paraId="6E71BE10" w14:textId="46C3D839" w:rsidR="00FF669A" w:rsidRDefault="00FF669A">
          <w:pPr>
            <w:pStyle w:val="TOC1"/>
            <w:rPr>
              <w:rFonts w:asciiTheme="minorHAnsi" w:eastAsiaTheme="minorEastAsia" w:hAnsiTheme="minorHAnsi" w:cstheme="minorBidi"/>
              <w:b w:val="0"/>
              <w:noProof/>
              <w:szCs w:val="22"/>
              <w:lang w:val="en-GB" w:eastAsia="en-GB"/>
            </w:rPr>
          </w:pPr>
          <w:hyperlink w:anchor="_Toc103067446" w:history="1">
            <w:r w:rsidRPr="009A3D9C">
              <w:rPr>
                <w:rStyle w:val="Hyperlink"/>
                <w:noProof/>
              </w:rPr>
              <w:t>7</w:t>
            </w:r>
            <w:r>
              <w:rPr>
                <w:rFonts w:asciiTheme="minorHAnsi" w:eastAsiaTheme="minorEastAsia" w:hAnsiTheme="minorHAnsi" w:cstheme="minorBidi"/>
                <w:b w:val="0"/>
                <w:noProof/>
                <w:szCs w:val="22"/>
                <w:lang w:val="en-GB" w:eastAsia="en-GB"/>
              </w:rPr>
              <w:tab/>
            </w:r>
            <w:r w:rsidRPr="009A3D9C">
              <w:rPr>
                <w:rStyle w:val="Hyperlink"/>
                <w:noProof/>
              </w:rPr>
              <w:t xml:space="preserve">[2] Y. P. Wang and D. Kim, “Experimental identification of force coefficients of large hybrid air foil bearings,” </w:t>
            </w:r>
            <w:r w:rsidRPr="009A3D9C">
              <w:rPr>
                <w:rStyle w:val="Hyperlink"/>
                <w:i/>
                <w:iCs/>
                <w:noProof/>
              </w:rPr>
              <w:t>J. Eng. Gas Turbines Power</w:t>
            </w:r>
            <w:r w:rsidRPr="009A3D9C">
              <w:rPr>
                <w:rStyle w:val="Hyperlink"/>
                <w:noProof/>
              </w:rPr>
              <w:t>, vol. 136, no. 3, 2014, doi: 10.1115/1.4025891.</w:t>
            </w:r>
            <w:r>
              <w:rPr>
                <w:noProof/>
                <w:webHidden/>
              </w:rPr>
              <w:tab/>
            </w:r>
            <w:r>
              <w:rPr>
                <w:noProof/>
                <w:webHidden/>
              </w:rPr>
              <w:fldChar w:fldCharType="begin"/>
            </w:r>
            <w:r>
              <w:rPr>
                <w:noProof/>
                <w:webHidden/>
              </w:rPr>
              <w:instrText xml:space="preserve"> PAGEREF _Toc103067446 \h </w:instrText>
            </w:r>
            <w:r>
              <w:rPr>
                <w:noProof/>
                <w:webHidden/>
              </w:rPr>
            </w:r>
            <w:r>
              <w:rPr>
                <w:noProof/>
                <w:webHidden/>
              </w:rPr>
              <w:fldChar w:fldCharType="separate"/>
            </w:r>
            <w:r>
              <w:rPr>
                <w:noProof/>
                <w:webHidden/>
              </w:rPr>
              <w:t>5</w:t>
            </w:r>
            <w:r>
              <w:rPr>
                <w:noProof/>
                <w:webHidden/>
              </w:rPr>
              <w:fldChar w:fldCharType="end"/>
            </w:r>
          </w:hyperlink>
        </w:p>
        <w:p w14:paraId="1C9564E6" w14:textId="519BC13A" w:rsidR="00FF669A" w:rsidRDefault="00FF669A">
          <w:pPr>
            <w:pStyle w:val="TOC1"/>
            <w:rPr>
              <w:rFonts w:asciiTheme="minorHAnsi" w:eastAsiaTheme="minorEastAsia" w:hAnsiTheme="minorHAnsi" w:cstheme="minorBidi"/>
              <w:b w:val="0"/>
              <w:noProof/>
              <w:szCs w:val="22"/>
              <w:lang w:val="en-GB" w:eastAsia="en-GB"/>
            </w:rPr>
          </w:pPr>
          <w:hyperlink w:anchor="_Toc103067447" w:history="1">
            <w:r w:rsidRPr="009A3D9C">
              <w:rPr>
                <w:rStyle w:val="Hyperlink"/>
                <w:i/>
                <w:iCs/>
                <w:noProof/>
              </w:rPr>
              <w:t>8</w:t>
            </w:r>
            <w:r>
              <w:rPr>
                <w:rFonts w:asciiTheme="minorHAnsi" w:eastAsiaTheme="minorEastAsia" w:hAnsiTheme="minorHAnsi" w:cstheme="minorBidi"/>
                <w:b w:val="0"/>
                <w:noProof/>
                <w:szCs w:val="22"/>
                <w:lang w:val="en-GB" w:eastAsia="en-GB"/>
              </w:rPr>
              <w:tab/>
            </w:r>
            <w:r w:rsidRPr="009A3D9C">
              <w:rPr>
                <w:rStyle w:val="Hyperlink"/>
                <w:i/>
                <w:iCs/>
                <w:noProof/>
              </w:rPr>
              <w:t>Parameter Identification Method (Notes 14 Param Identification 09)]</w:t>
            </w:r>
            <w:r>
              <w:rPr>
                <w:noProof/>
                <w:webHidden/>
              </w:rPr>
              <w:tab/>
            </w:r>
            <w:r>
              <w:rPr>
                <w:noProof/>
                <w:webHidden/>
              </w:rPr>
              <w:fldChar w:fldCharType="begin"/>
            </w:r>
            <w:r>
              <w:rPr>
                <w:noProof/>
                <w:webHidden/>
              </w:rPr>
              <w:instrText xml:space="preserve"> PAGEREF _Toc103067447 \h </w:instrText>
            </w:r>
            <w:r>
              <w:rPr>
                <w:noProof/>
                <w:webHidden/>
              </w:rPr>
            </w:r>
            <w:r>
              <w:rPr>
                <w:noProof/>
                <w:webHidden/>
              </w:rPr>
              <w:fldChar w:fldCharType="separate"/>
            </w:r>
            <w:r>
              <w:rPr>
                <w:noProof/>
                <w:webHidden/>
              </w:rPr>
              <w:t>7</w:t>
            </w:r>
            <w:r>
              <w:rPr>
                <w:noProof/>
                <w:webHidden/>
              </w:rPr>
              <w:fldChar w:fldCharType="end"/>
            </w:r>
          </w:hyperlink>
        </w:p>
        <w:p w14:paraId="2A4C936A" w14:textId="60246CB2" w:rsidR="00FF669A" w:rsidRDefault="00FF669A">
          <w:pPr>
            <w:pStyle w:val="TOC1"/>
            <w:rPr>
              <w:rFonts w:asciiTheme="minorHAnsi" w:eastAsiaTheme="minorEastAsia" w:hAnsiTheme="minorHAnsi" w:cstheme="minorBidi"/>
              <w:b w:val="0"/>
              <w:noProof/>
              <w:szCs w:val="22"/>
              <w:lang w:val="en-GB" w:eastAsia="en-GB"/>
            </w:rPr>
          </w:pPr>
          <w:hyperlink w:anchor="_Toc103067448" w:history="1">
            <w:r w:rsidRPr="009A3D9C">
              <w:rPr>
                <w:rStyle w:val="Hyperlink"/>
                <w:noProof/>
              </w:rPr>
              <w:t>9</w:t>
            </w:r>
            <w:r>
              <w:rPr>
                <w:rFonts w:asciiTheme="minorHAnsi" w:eastAsiaTheme="minorEastAsia" w:hAnsiTheme="minorHAnsi" w:cstheme="minorBidi"/>
                <w:b w:val="0"/>
                <w:noProof/>
                <w:szCs w:val="22"/>
                <w:lang w:val="en-GB" w:eastAsia="en-GB"/>
              </w:rPr>
              <w:tab/>
            </w:r>
            <w:r w:rsidRPr="009A3D9C">
              <w:rPr>
                <w:rStyle w:val="Hyperlink"/>
                <w:noProof/>
              </w:rPr>
              <w:t>Experimental Test</w:t>
            </w:r>
            <w:r>
              <w:rPr>
                <w:noProof/>
                <w:webHidden/>
              </w:rPr>
              <w:tab/>
            </w:r>
            <w:r>
              <w:rPr>
                <w:noProof/>
                <w:webHidden/>
              </w:rPr>
              <w:fldChar w:fldCharType="begin"/>
            </w:r>
            <w:r>
              <w:rPr>
                <w:noProof/>
                <w:webHidden/>
              </w:rPr>
              <w:instrText xml:space="preserve"> PAGEREF _Toc103067448 \h </w:instrText>
            </w:r>
            <w:r>
              <w:rPr>
                <w:noProof/>
                <w:webHidden/>
              </w:rPr>
            </w:r>
            <w:r>
              <w:rPr>
                <w:noProof/>
                <w:webHidden/>
              </w:rPr>
              <w:fldChar w:fldCharType="separate"/>
            </w:r>
            <w:r>
              <w:rPr>
                <w:noProof/>
                <w:webHidden/>
              </w:rPr>
              <w:t>15</w:t>
            </w:r>
            <w:r>
              <w:rPr>
                <w:noProof/>
                <w:webHidden/>
              </w:rPr>
              <w:fldChar w:fldCharType="end"/>
            </w:r>
          </w:hyperlink>
        </w:p>
        <w:p w14:paraId="56C00466" w14:textId="4253785A"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49" w:history="1">
            <w:r w:rsidRPr="009A3D9C">
              <w:rPr>
                <w:rStyle w:val="Hyperlink"/>
                <w:noProof/>
                <w14:scene3d>
                  <w14:camera w14:prst="orthographicFront"/>
                  <w14:lightRig w14:rig="threePt" w14:dir="t">
                    <w14:rot w14:lat="0" w14:lon="0" w14:rev="0"/>
                  </w14:lightRig>
                </w14:scene3d>
              </w:rPr>
              <w:t>9.1</w:t>
            </w:r>
            <w:r>
              <w:rPr>
                <w:rFonts w:asciiTheme="minorHAnsi" w:eastAsiaTheme="minorEastAsia" w:hAnsiTheme="minorHAnsi" w:cstheme="minorBidi"/>
                <w:noProof/>
                <w:szCs w:val="22"/>
                <w:lang w:eastAsia="en-GB"/>
              </w:rPr>
              <w:tab/>
            </w:r>
            <w:r w:rsidRPr="009A3D9C">
              <w:rPr>
                <w:rStyle w:val="Hyperlink"/>
                <w:noProof/>
              </w:rPr>
              <w:t>Rig Overview and Modifications</w:t>
            </w:r>
            <w:r>
              <w:rPr>
                <w:noProof/>
                <w:webHidden/>
              </w:rPr>
              <w:tab/>
            </w:r>
            <w:r>
              <w:rPr>
                <w:noProof/>
                <w:webHidden/>
              </w:rPr>
              <w:fldChar w:fldCharType="begin"/>
            </w:r>
            <w:r>
              <w:rPr>
                <w:noProof/>
                <w:webHidden/>
              </w:rPr>
              <w:instrText xml:space="preserve"> PAGEREF _Toc103067449 \h </w:instrText>
            </w:r>
            <w:r>
              <w:rPr>
                <w:noProof/>
                <w:webHidden/>
              </w:rPr>
            </w:r>
            <w:r>
              <w:rPr>
                <w:noProof/>
                <w:webHidden/>
              </w:rPr>
              <w:fldChar w:fldCharType="separate"/>
            </w:r>
            <w:r>
              <w:rPr>
                <w:noProof/>
                <w:webHidden/>
              </w:rPr>
              <w:t>15</w:t>
            </w:r>
            <w:r>
              <w:rPr>
                <w:noProof/>
                <w:webHidden/>
              </w:rPr>
              <w:fldChar w:fldCharType="end"/>
            </w:r>
          </w:hyperlink>
        </w:p>
        <w:p w14:paraId="1F75B46B" w14:textId="3352CE90"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50" w:history="1">
            <w:r w:rsidRPr="009A3D9C">
              <w:rPr>
                <w:rStyle w:val="Hyperlink"/>
                <w:noProof/>
                <w14:scene3d>
                  <w14:camera w14:prst="orthographicFront"/>
                  <w14:lightRig w14:rig="threePt" w14:dir="t">
                    <w14:rot w14:lat="0" w14:lon="0" w14:rev="0"/>
                  </w14:lightRig>
                </w14:scene3d>
              </w:rPr>
              <w:t>9.2</w:t>
            </w:r>
            <w:r>
              <w:rPr>
                <w:rFonts w:asciiTheme="minorHAnsi" w:eastAsiaTheme="minorEastAsia" w:hAnsiTheme="minorHAnsi" w:cstheme="minorBidi"/>
                <w:noProof/>
                <w:szCs w:val="22"/>
                <w:lang w:eastAsia="en-GB"/>
              </w:rPr>
              <w:tab/>
            </w:r>
            <w:r w:rsidRPr="009A3D9C">
              <w:rPr>
                <w:rStyle w:val="Hyperlink"/>
                <w:noProof/>
              </w:rPr>
              <w:t>Equipment</w:t>
            </w:r>
            <w:r>
              <w:rPr>
                <w:noProof/>
                <w:webHidden/>
              </w:rPr>
              <w:tab/>
            </w:r>
            <w:r>
              <w:rPr>
                <w:noProof/>
                <w:webHidden/>
              </w:rPr>
              <w:fldChar w:fldCharType="begin"/>
            </w:r>
            <w:r>
              <w:rPr>
                <w:noProof/>
                <w:webHidden/>
              </w:rPr>
              <w:instrText xml:space="preserve"> PAGEREF _Toc103067450 \h </w:instrText>
            </w:r>
            <w:r>
              <w:rPr>
                <w:noProof/>
                <w:webHidden/>
              </w:rPr>
            </w:r>
            <w:r>
              <w:rPr>
                <w:noProof/>
                <w:webHidden/>
              </w:rPr>
              <w:fldChar w:fldCharType="separate"/>
            </w:r>
            <w:r>
              <w:rPr>
                <w:noProof/>
                <w:webHidden/>
              </w:rPr>
              <w:t>15</w:t>
            </w:r>
            <w:r>
              <w:rPr>
                <w:noProof/>
                <w:webHidden/>
              </w:rPr>
              <w:fldChar w:fldCharType="end"/>
            </w:r>
          </w:hyperlink>
        </w:p>
        <w:p w14:paraId="01972DEA" w14:textId="79836F16"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51" w:history="1">
            <w:r w:rsidRPr="009A3D9C">
              <w:rPr>
                <w:rStyle w:val="Hyperlink"/>
                <w:noProof/>
                <w14:scene3d>
                  <w14:camera w14:prst="orthographicFront"/>
                  <w14:lightRig w14:rig="threePt" w14:dir="t">
                    <w14:rot w14:lat="0" w14:lon="0" w14:rev="0"/>
                  </w14:lightRig>
                </w14:scene3d>
              </w:rPr>
              <w:t>9.3</w:t>
            </w:r>
            <w:r>
              <w:rPr>
                <w:rFonts w:asciiTheme="minorHAnsi" w:eastAsiaTheme="minorEastAsia" w:hAnsiTheme="minorHAnsi" w:cstheme="minorBidi"/>
                <w:noProof/>
                <w:szCs w:val="22"/>
                <w:lang w:eastAsia="en-GB"/>
              </w:rPr>
              <w:tab/>
            </w:r>
            <w:r w:rsidRPr="009A3D9C">
              <w:rPr>
                <w:rStyle w:val="Hyperlink"/>
                <w:noProof/>
              </w:rPr>
              <w:t>Dry vs Lubricated Preliminary Tests</w:t>
            </w:r>
            <w:r>
              <w:rPr>
                <w:noProof/>
                <w:webHidden/>
              </w:rPr>
              <w:tab/>
            </w:r>
            <w:r>
              <w:rPr>
                <w:noProof/>
                <w:webHidden/>
              </w:rPr>
              <w:fldChar w:fldCharType="begin"/>
            </w:r>
            <w:r>
              <w:rPr>
                <w:noProof/>
                <w:webHidden/>
              </w:rPr>
              <w:instrText xml:space="preserve"> PAGEREF _Toc103067451 \h </w:instrText>
            </w:r>
            <w:r>
              <w:rPr>
                <w:noProof/>
                <w:webHidden/>
              </w:rPr>
            </w:r>
            <w:r>
              <w:rPr>
                <w:noProof/>
                <w:webHidden/>
              </w:rPr>
              <w:fldChar w:fldCharType="separate"/>
            </w:r>
            <w:r>
              <w:rPr>
                <w:noProof/>
                <w:webHidden/>
              </w:rPr>
              <w:t>15</w:t>
            </w:r>
            <w:r>
              <w:rPr>
                <w:noProof/>
                <w:webHidden/>
              </w:rPr>
              <w:fldChar w:fldCharType="end"/>
            </w:r>
          </w:hyperlink>
        </w:p>
        <w:p w14:paraId="1FC91099" w14:textId="14F43D84"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52" w:history="1">
            <w:r w:rsidRPr="009A3D9C">
              <w:rPr>
                <w:rStyle w:val="Hyperlink"/>
                <w:noProof/>
                <w14:scene3d>
                  <w14:camera w14:prst="orthographicFront"/>
                  <w14:lightRig w14:rig="threePt" w14:dir="t">
                    <w14:rot w14:lat="0" w14:lon="0" w14:rev="0"/>
                  </w14:lightRig>
                </w14:scene3d>
              </w:rPr>
              <w:t>9.4</w:t>
            </w:r>
            <w:r>
              <w:rPr>
                <w:rFonts w:asciiTheme="minorHAnsi" w:eastAsiaTheme="minorEastAsia" w:hAnsiTheme="minorHAnsi" w:cstheme="minorBidi"/>
                <w:noProof/>
                <w:szCs w:val="22"/>
                <w:lang w:eastAsia="en-GB"/>
              </w:rPr>
              <w:tab/>
            </w:r>
            <w:r w:rsidRPr="009A3D9C">
              <w:rPr>
                <w:rStyle w:val="Hyperlink"/>
                <w:noProof/>
              </w:rPr>
              <w:t>Removing Shaft Profile</w:t>
            </w:r>
            <w:r>
              <w:rPr>
                <w:noProof/>
                <w:webHidden/>
              </w:rPr>
              <w:tab/>
            </w:r>
            <w:r>
              <w:rPr>
                <w:noProof/>
                <w:webHidden/>
              </w:rPr>
              <w:fldChar w:fldCharType="begin"/>
            </w:r>
            <w:r>
              <w:rPr>
                <w:noProof/>
                <w:webHidden/>
              </w:rPr>
              <w:instrText xml:space="preserve"> PAGEREF _Toc103067452 \h </w:instrText>
            </w:r>
            <w:r>
              <w:rPr>
                <w:noProof/>
                <w:webHidden/>
              </w:rPr>
            </w:r>
            <w:r>
              <w:rPr>
                <w:noProof/>
                <w:webHidden/>
              </w:rPr>
              <w:fldChar w:fldCharType="separate"/>
            </w:r>
            <w:r>
              <w:rPr>
                <w:noProof/>
                <w:webHidden/>
              </w:rPr>
              <w:t>15</w:t>
            </w:r>
            <w:r>
              <w:rPr>
                <w:noProof/>
                <w:webHidden/>
              </w:rPr>
              <w:fldChar w:fldCharType="end"/>
            </w:r>
          </w:hyperlink>
        </w:p>
        <w:p w14:paraId="7F8E85F6" w14:textId="6566DF02"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53" w:history="1">
            <w:r w:rsidRPr="009A3D9C">
              <w:rPr>
                <w:rStyle w:val="Hyperlink"/>
                <w:noProof/>
                <w14:scene3d>
                  <w14:camera w14:prst="orthographicFront"/>
                  <w14:lightRig w14:rig="threePt" w14:dir="t">
                    <w14:rot w14:lat="0" w14:lon="0" w14:rev="0"/>
                  </w14:lightRig>
                </w14:scene3d>
              </w:rPr>
              <w:t>9.5</w:t>
            </w:r>
            <w:r>
              <w:rPr>
                <w:rFonts w:asciiTheme="minorHAnsi" w:eastAsiaTheme="minorEastAsia" w:hAnsiTheme="minorHAnsi" w:cstheme="minorBidi"/>
                <w:noProof/>
                <w:szCs w:val="22"/>
                <w:lang w:eastAsia="en-GB"/>
              </w:rPr>
              <w:tab/>
            </w:r>
            <w:r w:rsidRPr="009A3D9C">
              <w:rPr>
                <w:rStyle w:val="Hyperlink"/>
                <w:noProof/>
              </w:rPr>
              <w:t>Sampling Rate</w:t>
            </w:r>
            <w:r>
              <w:rPr>
                <w:noProof/>
                <w:webHidden/>
              </w:rPr>
              <w:tab/>
            </w:r>
            <w:r>
              <w:rPr>
                <w:noProof/>
                <w:webHidden/>
              </w:rPr>
              <w:fldChar w:fldCharType="begin"/>
            </w:r>
            <w:r>
              <w:rPr>
                <w:noProof/>
                <w:webHidden/>
              </w:rPr>
              <w:instrText xml:space="preserve"> PAGEREF _Toc103067453 \h </w:instrText>
            </w:r>
            <w:r>
              <w:rPr>
                <w:noProof/>
                <w:webHidden/>
              </w:rPr>
            </w:r>
            <w:r>
              <w:rPr>
                <w:noProof/>
                <w:webHidden/>
              </w:rPr>
              <w:fldChar w:fldCharType="separate"/>
            </w:r>
            <w:r>
              <w:rPr>
                <w:noProof/>
                <w:webHidden/>
              </w:rPr>
              <w:t>16</w:t>
            </w:r>
            <w:r>
              <w:rPr>
                <w:noProof/>
                <w:webHidden/>
              </w:rPr>
              <w:fldChar w:fldCharType="end"/>
            </w:r>
          </w:hyperlink>
        </w:p>
        <w:p w14:paraId="19B6258B" w14:textId="6F112067" w:rsidR="00FF669A" w:rsidRDefault="00FF669A">
          <w:pPr>
            <w:pStyle w:val="TOC2"/>
            <w:tabs>
              <w:tab w:val="left" w:pos="720"/>
              <w:tab w:val="right" w:leader="dot" w:pos="10456"/>
            </w:tabs>
            <w:rPr>
              <w:rFonts w:asciiTheme="minorHAnsi" w:eastAsiaTheme="minorEastAsia" w:hAnsiTheme="minorHAnsi" w:cstheme="minorBidi"/>
              <w:noProof/>
              <w:szCs w:val="22"/>
              <w:lang w:eastAsia="en-GB"/>
            </w:rPr>
          </w:pPr>
          <w:hyperlink w:anchor="_Toc103067454" w:history="1">
            <w:r w:rsidRPr="009A3D9C">
              <w:rPr>
                <w:rStyle w:val="Hyperlink"/>
                <w:noProof/>
                <w14:scene3d>
                  <w14:camera w14:prst="orthographicFront"/>
                  <w14:lightRig w14:rig="threePt" w14:dir="t">
                    <w14:rot w14:lat="0" w14:lon="0" w14:rev="0"/>
                  </w14:lightRig>
                </w14:scene3d>
              </w:rPr>
              <w:t>9.6</w:t>
            </w:r>
            <w:r>
              <w:rPr>
                <w:rFonts w:asciiTheme="minorHAnsi" w:eastAsiaTheme="minorEastAsia" w:hAnsiTheme="minorHAnsi" w:cstheme="minorBidi"/>
                <w:noProof/>
                <w:szCs w:val="22"/>
                <w:lang w:eastAsia="en-GB"/>
              </w:rPr>
              <w:tab/>
            </w:r>
            <w:r w:rsidRPr="009A3D9C">
              <w:rPr>
                <w:rStyle w:val="Hyperlink"/>
                <w:noProof/>
              </w:rPr>
              <w:t>Time-Domain Runout Compensation</w:t>
            </w:r>
            <w:r>
              <w:rPr>
                <w:noProof/>
                <w:webHidden/>
              </w:rPr>
              <w:tab/>
            </w:r>
            <w:r>
              <w:rPr>
                <w:noProof/>
                <w:webHidden/>
              </w:rPr>
              <w:fldChar w:fldCharType="begin"/>
            </w:r>
            <w:r>
              <w:rPr>
                <w:noProof/>
                <w:webHidden/>
              </w:rPr>
              <w:instrText xml:space="preserve"> PAGEREF _Toc103067454 \h </w:instrText>
            </w:r>
            <w:r>
              <w:rPr>
                <w:noProof/>
                <w:webHidden/>
              </w:rPr>
            </w:r>
            <w:r>
              <w:rPr>
                <w:noProof/>
                <w:webHidden/>
              </w:rPr>
              <w:fldChar w:fldCharType="separate"/>
            </w:r>
            <w:r>
              <w:rPr>
                <w:noProof/>
                <w:webHidden/>
              </w:rPr>
              <w:t>16</w:t>
            </w:r>
            <w:r>
              <w:rPr>
                <w:noProof/>
                <w:webHidden/>
              </w:rPr>
              <w:fldChar w:fldCharType="end"/>
            </w:r>
          </w:hyperlink>
        </w:p>
        <w:p w14:paraId="0B256C63" w14:textId="7BCB0867" w:rsidR="00FF669A" w:rsidRDefault="00FF669A" w:rsidP="00FF669A">
          <w:pPr>
            <w:spacing w:line="276" w:lineRule="auto"/>
          </w:pPr>
          <w:r>
            <w:rPr>
              <w:b/>
              <w:bCs/>
              <w:noProof/>
            </w:rPr>
            <w:fldChar w:fldCharType="end"/>
          </w:r>
        </w:p>
      </w:sdtContent>
    </w:sdt>
    <w:p w14:paraId="35BBC1C5" w14:textId="77777777" w:rsidR="00FF669A" w:rsidRDefault="00FF669A" w:rsidP="00FF669A">
      <w:pPr>
        <w:pStyle w:val="Heading1"/>
        <w:numPr>
          <w:ilvl w:val="0"/>
          <w:numId w:val="0"/>
        </w:numPr>
        <w:ind w:left="432"/>
        <w:rPr>
          <w:lang w:val="en-US"/>
        </w:rPr>
      </w:pPr>
    </w:p>
    <w:p w14:paraId="7F05780E" w14:textId="77777777" w:rsidR="00FF669A" w:rsidRDefault="00FF669A" w:rsidP="00FF669A">
      <w:pPr>
        <w:spacing w:before="0" w:after="0"/>
      </w:pPr>
      <w:r>
        <w:br w:type="page"/>
      </w:r>
    </w:p>
    <w:p w14:paraId="0FDBBAF5" w14:textId="77777777" w:rsidR="00FF669A" w:rsidRPr="001E13C3" w:rsidRDefault="00FF669A" w:rsidP="00A83AD3">
      <w:pPr>
        <w:pStyle w:val="Heading1"/>
      </w:pPr>
      <w:bookmarkStart w:id="2" w:name="_Toc72402972"/>
      <w:bookmarkStart w:id="3" w:name="_Toc103067441"/>
      <w:r w:rsidRPr="00632F44">
        <w:lastRenderedPageBreak/>
        <w:t>Introduction</w:t>
      </w:r>
      <w:bookmarkEnd w:id="2"/>
      <w:bookmarkEnd w:id="3"/>
    </w:p>
    <w:p w14:paraId="7BA004DE" w14:textId="77777777" w:rsidR="00FF669A" w:rsidRDefault="00FF669A" w:rsidP="00FF669A">
      <w:r>
        <w:t xml:space="preserve">Overviews of system identification – </w:t>
      </w:r>
      <w:proofErr w:type="spellStart"/>
      <w:r>
        <w:t>Natke</w:t>
      </w:r>
      <w:proofErr w:type="spellEnd"/>
      <w:r>
        <w:t xml:space="preserve">, </w:t>
      </w:r>
      <w:proofErr w:type="spellStart"/>
      <w:r>
        <w:t>Isermann</w:t>
      </w:r>
      <w:proofErr w:type="spellEnd"/>
      <w:r>
        <w:t xml:space="preserve">, </w:t>
      </w:r>
      <w:proofErr w:type="spellStart"/>
      <w:r>
        <w:t>Pietrezko</w:t>
      </w:r>
      <w:proofErr w:type="spellEnd"/>
      <w:r>
        <w:t xml:space="preserve">, Feng (references in </w:t>
      </w:r>
      <w:proofErr w:type="spellStart"/>
      <w:r>
        <w:t>Dietl</w:t>
      </w:r>
      <w:proofErr w:type="spellEnd"/>
      <w:r>
        <w:t xml:space="preserve"> thesis).</w:t>
      </w:r>
    </w:p>
    <w:p w14:paraId="44E7BDDF" w14:textId="77777777" w:rsidR="00FF669A" w:rsidRDefault="00FF669A" w:rsidP="00FF669A">
      <w:r>
        <w:t>There exist two main methods of system identification: parametric and non-parametric. Non-parametric identification using techniques such as correlation-analysis and Fourier analysis require no physical or modal system parameters to be identified. They provide a good first approximation of system behaviour, useful in applications such as condition monitoring and failure prediction in operating machinery (</w:t>
      </w:r>
      <w:proofErr w:type="spellStart"/>
      <w:r>
        <w:t>Kolerus</w:t>
      </w:r>
      <w:proofErr w:type="spellEnd"/>
      <w:r>
        <w:t>).</w:t>
      </w:r>
    </w:p>
    <w:p w14:paraId="096BEC5B" w14:textId="77777777" w:rsidR="00FF669A" w:rsidRDefault="00FF669A" w:rsidP="00FF669A">
      <w:r>
        <w:t>Parametric identification requires a representative mathematical model to be established that represents the system under investigation. The system is excited using a defined excitation, and the system response is measured and compared to the response calculated using the mathematical model. Deviation between model and physical system is minimised by adjusting the model parameters. Stiffness and damping coefficients are regarded as physical parameters of the structural model.</w:t>
      </w:r>
    </w:p>
    <w:p w14:paraId="0C571875" w14:textId="77777777" w:rsidR="00FF669A" w:rsidRDefault="00FF669A" w:rsidP="00FF669A">
      <w:pPr>
        <w:rPr>
          <w:b/>
          <w:bCs/>
        </w:rPr>
      </w:pPr>
      <w:r>
        <w:rPr>
          <w:b/>
          <w:bCs/>
        </w:rPr>
        <w:t>Time-domain parameter identification</w:t>
      </w:r>
    </w:p>
    <w:p w14:paraId="0451F93B" w14:textId="77777777" w:rsidR="00FF669A" w:rsidRPr="00272A4F" w:rsidRDefault="00FF669A" w:rsidP="00FF669A">
      <w:r>
        <w:t xml:space="preserve">A single degree of freedom system can be simply represented using a free oscillation test. More advanced methods are required when dealing with systems of multiple degrees of freedom. Equations of motion for the system are derived as a starting point for the analysis. This method requires all motion in response to excitation (displacement, velocity and acceleration) to be measured. Parameter estimation methods are then used to </w:t>
      </w:r>
    </w:p>
    <w:p w14:paraId="57D2ECCD" w14:textId="77777777" w:rsidR="00FF669A" w:rsidRPr="00272A4F" w:rsidRDefault="00FF669A" w:rsidP="00FF669A">
      <w:pPr>
        <w:rPr>
          <w:b/>
          <w:bCs/>
        </w:rPr>
      </w:pPr>
      <w:r>
        <w:rPr>
          <w:b/>
          <w:bCs/>
        </w:rPr>
        <w:t>Frequency-domain parameter identification</w:t>
      </w:r>
    </w:p>
    <w:p w14:paraId="51D3604B" w14:textId="77777777" w:rsidR="00FF669A" w:rsidRDefault="00FF669A" w:rsidP="00FF669A">
      <w:r>
        <w:t>This method identifies unknown parameters of a mathematical model that represents the system using experimentally obtained frequency response functions (FRFs). Arbitrary parameter values are selected for use within the mathematical model, resulting in a difference between the mathematical and experimentally obtained FRFs. The model parameters are then adjusted until the weighted deviation between mathematical and experimental FRFs reaches a minimum value.</w:t>
      </w:r>
    </w:p>
    <w:p w14:paraId="352205B2" w14:textId="77777777" w:rsidR="00FF669A" w:rsidRDefault="00FF669A" w:rsidP="00FF669A">
      <w:r>
        <w:t xml:space="preserve">Various minimisation methods exist. Linear regression is frequently used. These increase in complexity to deal with system noise, and include the generalised least squares method, the maximum likelihood </w:t>
      </w:r>
      <w:proofErr w:type="spellStart"/>
      <w:r>
        <w:t>method,a</w:t>
      </w:r>
      <w:proofErr w:type="spellEnd"/>
      <w:r>
        <w:t xml:space="preserve"> </w:t>
      </w:r>
      <w:proofErr w:type="spellStart"/>
      <w:r>
        <w:t>nd</w:t>
      </w:r>
      <w:proofErr w:type="spellEnd"/>
      <w:r>
        <w:t xml:space="preserve"> the instrumental-variable (IVF) method. </w:t>
      </w:r>
    </w:p>
    <w:p w14:paraId="75415F71" w14:textId="77777777" w:rsidR="00FF669A" w:rsidRDefault="00FF669A" w:rsidP="00FF669A">
      <w:pPr>
        <w:rPr>
          <w:b/>
          <w:bCs/>
        </w:rPr>
      </w:pPr>
      <w:r>
        <w:rPr>
          <w:b/>
          <w:bCs/>
        </w:rPr>
        <w:t>Selecting the appropriate method</w:t>
      </w:r>
    </w:p>
    <w:p w14:paraId="67F773D3" w14:textId="77777777" w:rsidR="00FF669A" w:rsidRDefault="00FF669A" w:rsidP="00FF669A">
      <w:r>
        <w:t xml:space="preserve">The test rig represents an </w:t>
      </w:r>
      <w:proofErr w:type="spellStart"/>
      <w:r>
        <w:t>elasto</w:t>
      </w:r>
      <w:proofErr w:type="spellEnd"/>
      <w:r>
        <w:t>-mechanical multi-body system, with small non-linearities provided sufficient preload on the bearings. Consensus from literature suggests a preference toward the frequency-domain identification techniques, especially considering the linear nature of the test setup and representative mathematical model.</w:t>
      </w:r>
    </w:p>
    <w:p w14:paraId="1B235692" w14:textId="77777777" w:rsidR="00FF669A" w:rsidRDefault="00FF669A" w:rsidP="00FF669A">
      <w:r>
        <w:t xml:space="preserve">Mechanical runout was first removed in time-domain compensation methodology. </w:t>
      </w:r>
    </w:p>
    <w:p w14:paraId="35BCEE9D" w14:textId="77777777" w:rsidR="00FF669A" w:rsidRPr="00ED2EF0" w:rsidRDefault="00FF669A" w:rsidP="00FF669A">
      <w:r>
        <w:lastRenderedPageBreak/>
        <w:t>No mass parameters require identification since the values of these are well established from the development of the rig. This allowed for a more stable identification method.</w:t>
      </w:r>
    </w:p>
    <w:p w14:paraId="2C1AD321" w14:textId="77777777" w:rsidR="00FF669A" w:rsidRDefault="00FF669A" w:rsidP="00FF669A">
      <w:pPr>
        <w:spacing w:before="0" w:after="0"/>
        <w:rPr>
          <w:b/>
          <w:kern w:val="28"/>
          <w:sz w:val="24"/>
          <w:szCs w:val="28"/>
          <w:lang w:val="en-US"/>
        </w:rPr>
      </w:pPr>
      <w:r>
        <w:br w:type="page"/>
      </w:r>
    </w:p>
    <w:p w14:paraId="1C226784" w14:textId="77777777" w:rsidR="00FF669A" w:rsidRDefault="00FF669A" w:rsidP="004A28B9">
      <w:pPr>
        <w:pStyle w:val="Heading1"/>
      </w:pPr>
      <w:bookmarkStart w:id="4" w:name="_Toc103067442"/>
      <w:r>
        <w:lastRenderedPageBreak/>
        <w:t>Methodology</w:t>
      </w:r>
      <w:bookmarkEnd w:id="4"/>
    </w:p>
    <w:p w14:paraId="6EE9F437" w14:textId="77777777" w:rsidR="00FF669A" w:rsidRDefault="00FF669A" w:rsidP="00FF669A">
      <w:r>
        <w:t>Bearing stiffness and damping independent of frequency? Therefore, only need to measure for one excitation signal. However hammer gives a broadband response.</w:t>
      </w:r>
    </w:p>
    <w:p w14:paraId="204AC3D7" w14:textId="77777777" w:rsidR="00FF669A" w:rsidRDefault="00FF669A" w:rsidP="00A83AD3">
      <w:pPr>
        <w:pStyle w:val="Heading2"/>
      </w:pPr>
      <w:bookmarkStart w:id="5" w:name="_Toc103067443"/>
      <w:r>
        <w:t xml:space="preserve">Fritzen </w:t>
      </w:r>
      <w:r>
        <w:fldChar w:fldCharType="begin" w:fldLock="1"/>
      </w:r>
      <w:r>
        <w:instrText>ADDIN CSL_CITATION {"citationItems":[{"id":"ITEM-1","itemData":{"DOI":"10.1115/1.3269310","ISSN":"15288927","abstract":"A procedure is presented to calculate the mass, damping, and stiffness matrices of mechanical systems from measured input /output data. It works on the basis of the Instrumental Variable Method which is well suited for the estimation of models from data with superimposed measurement noise. Noise is present in many practical cases. The theory of the method is described with regard to vibrating systems. The first application is the estimation of the matrices of a simulated system where the noise level is varied. The results show the expected properties: less sensitivity to noise compared to the Least Squares Method. Furthermore, the procedure is applied to a real system. © 1986 by ASME.","author":[{"dropping-particle":"","family":"Fritzen","given":"Glaus Peter","non-dropping-particle":"","parse-names":false,"suffix":""}],"container-title":"Journal of Vibration and Acoustics, Transactions of the ASME","id":"ITEM-1","issue":"1","issued":{"date-parts":[["1986"]]},"page":"9-16","title":"Identification of mass, damping, and stiffness matrices of mechanical systems","type":"article-journal","volume":"108"},"uris":["http://www.mendeley.com/documents/?uuid=eba9c45b-6247-49c1-b70e-fdbccb9e3288"]}],"mendeley":{"formattedCitation":"[1]","plainTextFormattedCitation":"[1]","previouslyFormattedCitation":"[1]"},"properties":{"noteIndex":0},"schema":"https://github.com/citation-style-language/schema/raw/master/csl-citation.json"}</w:instrText>
      </w:r>
      <w:r>
        <w:fldChar w:fldCharType="separate"/>
      </w:r>
      <w:r w:rsidRPr="00D07819">
        <w:rPr>
          <w:noProof/>
        </w:rPr>
        <w:t>[1]</w:t>
      </w:r>
      <w:bookmarkEnd w:id="5"/>
      <w:r>
        <w:fldChar w:fldCharType="end"/>
      </w:r>
    </w:p>
    <w:p w14:paraId="6F47CB45" w14:textId="77777777" w:rsidR="00FF669A" w:rsidRDefault="00FF669A" w:rsidP="00FF669A">
      <w:r>
        <w:t xml:space="preserve">Complex stiffness and damping properties of models – numerical models struggle to predict physical. Very sensitive to small parameter changes – small changes lead to big error. Identification algorithms can be used. Inputs to these are either modal data, transfer function or frequency response function, or time-domain data. </w:t>
      </w:r>
    </w:p>
    <w:p w14:paraId="3DE75054" w14:textId="77777777" w:rsidR="00FF669A" w:rsidRDefault="00FF669A" w:rsidP="00A83AD3">
      <w:pPr>
        <w:pStyle w:val="Heading1"/>
        <w:numPr>
          <w:ilvl w:val="0"/>
          <w:numId w:val="0"/>
        </w:numPr>
      </w:pPr>
      <w:bookmarkStart w:id="6" w:name="_Toc103067444"/>
      <w:bookmarkStart w:id="7" w:name="_Toc103067445"/>
      <w:bookmarkEnd w:id="6"/>
      <w:bookmarkEnd w:id="7"/>
    </w:p>
    <w:p w14:paraId="6E0187C5" w14:textId="77777777" w:rsidR="00FF669A" w:rsidRDefault="00FF669A" w:rsidP="00A83AD3">
      <w:pPr>
        <w:pStyle w:val="Heading2"/>
      </w:pPr>
      <w:r>
        <w:fldChar w:fldCharType="begin" w:fldLock="1"/>
      </w:r>
      <w:r>
        <w:instrText>ADDIN CSL_CITATION {"citationItems":[{"id":"ITEM-1","itemData":{"DOI":"10.1115/1.4025891","ISSN":"15288919","abstract":"Foil bearing technology using air or gas as a lubricant has been around since the mid- 1960s, and it made significant progress in its reliability, performance, and applications. Even if significant progress has been made to the technology, the commercial applications to relatively large machines with journal shaft diameter bigger than 100mm was not reported. This paper presents dynamic characteristics of a hybrid (hydrodynamichydrostatic) air foil bearing (HAFB) with a diameter of 101.6mm and a length of 82.6 mm. The test rig configuration in this work is a floating HAFB on a rotating shaft driven by electric motor, and the HAFB is under external load. HAFB stiffness coefficients were measured using both (1) time-domain quasi-static load-deflection curves and (2) frequency-domain impulse responses, and HAFB damping coefficients were measured using only impulse responses. The HAFB direct stiffness coefficients measured from both methods are close to each other in the range of 47 MN/m depending on speed, load, and supply pressure, but frequency domain method shows larger scatter in the identified coefficients. HAFB coefficients simulated with the linear perturbation method using a bump stiffness matched to the load-deflection characteristics at 18,000 rpm show reasonably good agreements with experimentally measured values. Copyright © 2014 by ASME.","author":[{"dropping-particle":"","family":"Wang","given":"Yu Ping","non-dropping-particle":"","parse-names":false,"suffix":""},{"dropping-particle":"","family":"Kim","given":"Daejong","non-dropping-particle":"","parse-names":false,"suffix":""}],"container-title":"Journal of Engineering for Gas Turbines and Power","id":"ITEM-1","issue":"3","issued":{"date-parts":[["2014"]]},"title":"Experimental identification of force coefficients of large hybrid air foil bearings","type":"article-journal","volume":"136"},"uris":["http://www.mendeley.com/documents/?uuid=70e4812e-4e46-4869-b756-cc54a6b7f8f5"]}],"mendeley":{"formattedCitation":"[2]","plainTextFormattedCitation":"[2]"},"properties":{"noteIndex":0},"schema":"https://github.com/citation-style-language/schema/raw/master/csl-citation.json"}</w:instrText>
      </w:r>
      <w:r>
        <w:fldChar w:fldCharType="separate"/>
      </w:r>
      <w:bookmarkStart w:id="8" w:name="_Toc103067446"/>
      <w:r w:rsidRPr="00D07819">
        <w:rPr>
          <w:noProof/>
        </w:rPr>
        <w:t>[2]</w:t>
      </w:r>
      <w:r>
        <w:fldChar w:fldCharType="end"/>
      </w:r>
      <w:r>
        <w:t xml:space="preserve"> Y. P. Wang and D. Kim, “Experimental identification of force coefficients of large hybrid air foil bearings,” </w:t>
      </w:r>
      <w:r>
        <w:rPr>
          <w:i/>
          <w:iCs/>
        </w:rPr>
        <w:t>J. Eng. Gas Turbines Power</w:t>
      </w:r>
      <w:r>
        <w:t xml:space="preserve">, vol. 136, no. 3, 2014, </w:t>
      </w:r>
      <w:proofErr w:type="spellStart"/>
      <w:r>
        <w:t>doi</w:t>
      </w:r>
      <w:proofErr w:type="spellEnd"/>
      <w:r>
        <w:t>: 10.1115/1.4025891.</w:t>
      </w:r>
      <w:bookmarkEnd w:id="8"/>
    </w:p>
    <w:p w14:paraId="4BC287ED" w14:textId="77777777" w:rsidR="00FF669A" w:rsidRDefault="00FF669A" w:rsidP="00FF669A">
      <w:r>
        <w:t>Hybrid air foil bearings. Stiffness coefficients measured using time-domain quasi static load-deflection curves and frequency-domain impulse responses. Damping coefficients measured only using frequency responses.</w:t>
      </w:r>
    </w:p>
    <w:p w14:paraId="00E57694" w14:textId="77777777" w:rsidR="00FF669A" w:rsidRDefault="00FF669A" w:rsidP="00FF669A">
      <w:r>
        <w:t xml:space="preserve">Responses for stiffness for both methods are close to each other. Frequency domain method showed large scatter in identified coefficients with speed, load and supply pressure. </w:t>
      </w:r>
    </w:p>
    <w:p w14:paraId="7E02B952" w14:textId="77777777" w:rsidR="00FF669A" w:rsidRDefault="00FF669A" w:rsidP="00FF669A">
      <w:r>
        <w:t xml:space="preserve">HAFB stiffness and damping characteristics are </w:t>
      </w:r>
      <w:proofErr w:type="spellStart"/>
      <w:r>
        <w:t>dependant</w:t>
      </w:r>
      <w:proofErr w:type="spellEnd"/>
      <w:r>
        <w:t xml:space="preserve"> on excitation frequency,</w:t>
      </w:r>
    </w:p>
    <w:p w14:paraId="498C696A" w14:textId="77777777" w:rsidR="00FF669A" w:rsidRPr="00D3373E" w:rsidRDefault="00FF669A" w:rsidP="00FF669A">
      <w:r w:rsidRPr="00D3373E">
        <w:t xml:space="preserve">Frequency domain identification </w:t>
      </w:r>
      <w:r w:rsidRPr="008E682F">
        <w:rPr>
          <w:highlight w:val="yellow"/>
        </w:rPr>
        <w:t xml:space="preserve">– </w:t>
      </w:r>
      <w:proofErr w:type="spellStart"/>
      <w:r w:rsidRPr="008E682F">
        <w:rPr>
          <w:highlight w:val="yellow"/>
        </w:rPr>
        <w:t>Intrumental</w:t>
      </w:r>
      <w:proofErr w:type="spellEnd"/>
      <w:r w:rsidRPr="008E682F">
        <w:rPr>
          <w:highlight w:val="yellow"/>
        </w:rPr>
        <w:t xml:space="preserve"> Variable Filter (IVF) method</w:t>
      </w:r>
      <w:r w:rsidRPr="00D3373E">
        <w:t>. Essentially a least square method using multivariable regression.</w:t>
      </w:r>
    </w:p>
    <w:p w14:paraId="2AB4D8CE" w14:textId="77777777" w:rsidR="00FF669A" w:rsidRPr="00D3373E" w:rsidRDefault="00FF669A" w:rsidP="00FF669A">
      <w:r w:rsidRPr="00D3373E">
        <w:t>General method as follows:</w:t>
      </w:r>
    </w:p>
    <w:p w14:paraId="76EE33BE" w14:textId="77777777" w:rsidR="00FF669A" w:rsidRPr="00D3373E" w:rsidRDefault="00FF669A" w:rsidP="00FF669A">
      <w:r w:rsidRPr="00D3373E">
        <w:t>Equations of motion for a 2DOF rotor dynamics system with unknown stiffness and damping coefficients and mass.</w:t>
      </w:r>
    </w:p>
    <w:p w14:paraId="2B440938" w14:textId="77777777" w:rsidR="00FF669A" w:rsidRPr="00D3373E" w:rsidRDefault="00FF669A" w:rsidP="00FF669A">
      <m:oMathPara>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x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m:oMathPara>
    </w:p>
    <w:p w14:paraId="6C22734C" w14:textId="77777777" w:rsidR="00FF669A" w:rsidRPr="00D3373E" w:rsidRDefault="00FF669A" w:rsidP="00FF669A">
      <m:oMathPara>
        <m:oMath>
          <m:r>
            <w:rPr>
              <w:rFonts w:ascii="Cambria Math" w:hAnsi="Cambria Math"/>
            </w:rPr>
            <m:t>m</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m:oMathPara>
    </w:p>
    <w:p w14:paraId="00AE0F2B" w14:textId="77777777" w:rsidR="00FF669A" w:rsidRPr="00D3373E" w:rsidRDefault="00FF669A" w:rsidP="00FF669A">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Pr="00D3373E">
        <w:t xml:space="preserve"> and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Pr="00D3373E">
        <w:t xml:space="preserve"> represent excitation forces in </w:t>
      </w:r>
      <m:oMath>
        <m:r>
          <w:rPr>
            <w:rFonts w:ascii="Cambria Math" w:hAnsi="Cambria Math"/>
          </w:rPr>
          <m:t>x</m:t>
        </m:r>
      </m:oMath>
      <w:r w:rsidRPr="00D3373E">
        <w:t xml:space="preserve"> and</w:t>
      </w:r>
      <m:oMath>
        <m:r>
          <w:rPr>
            <w:rFonts w:ascii="Cambria Math" w:hAnsi="Cambria Math"/>
          </w:rPr>
          <m:t xml:space="preserve"> y</m:t>
        </m:r>
      </m:oMath>
      <w:r w:rsidRPr="00D3373E">
        <w:t xml:space="preserve"> directions.</w:t>
      </w:r>
    </w:p>
    <w:p w14:paraId="30888F1B" w14:textId="77777777" w:rsidR="00FF669A" w:rsidRPr="00D3373E" w:rsidRDefault="00FF669A" w:rsidP="00FF669A">
      <w:r w:rsidRPr="00D3373E">
        <w:t>Laplace transform given by</w:t>
      </w:r>
    </w:p>
    <w:p w14:paraId="01E6D847" w14:textId="77777777" w:rsidR="00FF669A" w:rsidRPr="00D3373E" w:rsidRDefault="00FF669A" w:rsidP="00FF669A">
      <m:oMathPara>
        <m:oMath>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jω</m:t>
                    </m:r>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jω</m:t>
                    </m:r>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1003D621" w14:textId="77777777" w:rsidR="00FF669A" w:rsidRDefault="00FF669A" w:rsidP="00FF669A">
      <w:r w:rsidRPr="00D3373E">
        <w:t xml:space="preserve">Where </w:t>
      </w:r>
      <m:oMath>
        <m:d>
          <m:dPr>
            <m:begChr m:val="["/>
            <m:endChr m:val="]"/>
            <m:ctrlPr>
              <w:rPr>
                <w:rFonts w:ascii="Cambria Math" w:hAnsi="Cambria Math"/>
                <w:i/>
                <w:szCs w:val="28"/>
                <w:lang w:val="en-US"/>
              </w:rPr>
            </m:ctrlPr>
          </m:dPr>
          <m:e>
            <m:r>
              <w:rPr>
                <w:rFonts w:ascii="Cambria Math" w:hAnsi="Cambria Math"/>
              </w:rPr>
              <m:t>D</m:t>
            </m:r>
          </m:e>
        </m:d>
      </m:oMath>
      <w:r w:rsidRPr="00D3373E">
        <w:t xml:space="preserve"> and </w:t>
      </w:r>
      <m:oMath>
        <m:d>
          <m:dPr>
            <m:begChr m:val="["/>
            <m:endChr m:val="]"/>
            <m:ctrlPr>
              <w:rPr>
                <w:rFonts w:ascii="Cambria Math" w:hAnsi="Cambria Math"/>
                <w:i/>
                <w:szCs w:val="28"/>
                <w:lang w:val="en-US"/>
              </w:rPr>
            </m:ctrlPr>
          </m:dPr>
          <m:e>
            <m:r>
              <w:rPr>
                <w:rFonts w:ascii="Cambria Math" w:hAnsi="Cambria Math"/>
              </w:rPr>
              <m:t>F</m:t>
            </m:r>
          </m:e>
        </m:d>
      </m:oMath>
      <w:r w:rsidRPr="00D3373E">
        <w:t xml:space="preserve"> represent the Fourier transforms of the </w:t>
      </w:r>
      <m:oMath>
        <m:r>
          <w:rPr>
            <w:rFonts w:ascii="Cambria Math" w:hAnsi="Cambria Math"/>
          </w:rPr>
          <m:t>x</m:t>
        </m:r>
      </m:oMath>
      <w:r w:rsidRPr="00D3373E">
        <w:t>,</w:t>
      </w:r>
      <m:oMath>
        <m:r>
          <w:rPr>
            <w:rFonts w:ascii="Cambria Math" w:hAnsi="Cambria Math"/>
          </w:rPr>
          <m:t>y</m:t>
        </m:r>
      </m:oMath>
      <w:r w:rsidRPr="00D3373E">
        <w:t xml:space="preserve"> signals and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Pr="00D3373E">
        <w:t>/</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Pr="00D3373E">
        <w:t>.</w:t>
      </w:r>
    </w:p>
    <w:p w14:paraId="7E3A5FE7" w14:textId="77777777" w:rsidR="00FF669A" w:rsidRDefault="00FF669A" w:rsidP="00FF669A">
      <w:r>
        <w:lastRenderedPageBreak/>
        <w:t>The first terms in the above equation define the system impedance, which consists of the mass, stiffness and damping coefficients of the system. This is then simplified to:</w:t>
      </w:r>
    </w:p>
    <w:p w14:paraId="207E2B0D" w14:textId="77777777" w:rsidR="00FF669A" w:rsidRPr="00D3373E" w:rsidRDefault="00FF669A" w:rsidP="00FF669A">
      <m:oMathPara>
        <m:oMath>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234652D6" w14:textId="77777777" w:rsidR="00FF669A" w:rsidRDefault="00FF669A" w:rsidP="00FF669A">
      <w:r>
        <w:t xml:space="preserve">The matrix </w:t>
      </w:r>
      <m:oMath>
        <m:d>
          <m:dPr>
            <m:begChr m:val="["/>
            <m:endChr m:val="]"/>
            <m:ctrlPr>
              <w:rPr>
                <w:rFonts w:ascii="Cambria Math" w:hAnsi="Cambria Math"/>
                <w:i/>
              </w:rPr>
            </m:ctrlPr>
          </m:dPr>
          <m:e>
            <m:r>
              <w:rPr>
                <w:rFonts w:ascii="Cambria Math" w:hAnsi="Cambria Math"/>
              </w:rPr>
              <m:t>H</m:t>
            </m:r>
          </m:e>
        </m:d>
      </m:oMath>
      <w:r>
        <w:t xml:space="preserve"> therefore needs to be identified. All coefficients for stiffness, mass and damping can be factored out as</w:t>
      </w:r>
    </w:p>
    <w:p w14:paraId="5BE4AFA9" w14:textId="77777777" w:rsidR="00FF669A" w:rsidRPr="00195145" w:rsidRDefault="00FF669A" w:rsidP="00FF669A">
      <m:oMathPara>
        <m:oMath>
          <m:d>
            <m:dPr>
              <m:begChr m:val="["/>
              <m:endChr m:val="]"/>
              <m:ctrlPr>
                <w:rPr>
                  <w:rFonts w:ascii="Cambria Math" w:hAnsi="Cambria Math"/>
                  <w:i/>
                </w:rPr>
              </m:ctrlPr>
            </m:dPr>
            <m:e>
              <m:r>
                <w:rPr>
                  <w:rFonts w:ascii="Cambria Math" w:hAnsi="Cambria Math"/>
                </w:rPr>
                <m:t>H</m:t>
              </m:r>
            </m:e>
          </m:d>
          <m:r>
            <m:rPr>
              <m:sty m:val="p"/>
            </m:rPr>
            <w:rPr>
              <w:rFonts w:asci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k</m:t>
                            </m:r>
                          </m:e>
                          <m:sub>
                            <m:r>
                              <w:rPr>
                                <w:rFonts w:ascii="Cambria Math" w:hAnsi="Cambria Math"/>
                              </w:rPr>
                              <m:t>xy</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y</m:t>
                            </m:r>
                          </m:sub>
                        </m:sSub>
                      </m:e>
                    </m:mr>
                  </m:m>
                </m:e>
              </m:d>
            </m:e>
            <m:sup>
              <m:r>
                <w:rPr>
                  <w:rFonts w:ascii="Cambria Math"/>
                </w:rPr>
                <m:t>T</m:t>
              </m:r>
            </m:sup>
          </m:sSup>
        </m:oMath>
      </m:oMathPara>
    </w:p>
    <w:p w14:paraId="6F33D104" w14:textId="77777777" w:rsidR="00FF669A" w:rsidRDefault="00FF669A" w:rsidP="00FF669A">
      <w:r>
        <w:t xml:space="preserve">From the general form of the simplification, measured impedance matrix </w:t>
      </w:r>
      <m:oMath>
        <m:d>
          <m:dPr>
            <m:begChr m:val="["/>
            <m:endChr m:val="]"/>
            <m:ctrlPr>
              <w:rPr>
                <w:rFonts w:ascii="Cambria Math" w:hAnsi="Cambria Math"/>
                <w:i/>
              </w:rPr>
            </m:ctrlPr>
          </m:dPr>
          <m:e>
            <m:r>
              <w:rPr>
                <w:rFonts w:ascii="Cambria Math" w:hAnsi="Cambria Math"/>
              </w:rPr>
              <m:t>H</m:t>
            </m:r>
          </m:e>
        </m:d>
      </m:oMath>
      <w:r>
        <w:t xml:space="preserve"> at each excitation frequency (index </w:t>
      </w:r>
      <m:oMath>
        <m:r>
          <w:rPr>
            <w:rFonts w:ascii="Cambria Math" w:hAnsi="Cambria Math"/>
          </w:rPr>
          <m:t>i</m:t>
        </m:r>
      </m:oMath>
      <w:r>
        <w:t>) can be defined as</w:t>
      </w:r>
    </w:p>
    <w:p w14:paraId="31E67280" w14:textId="77777777" w:rsidR="00FF669A" w:rsidRPr="00D3373E" w:rsidRDefault="00FF669A" w:rsidP="00FF669A">
      <m:oMathPara>
        <m:oMath>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Sub>
          <m:r>
            <w:rPr>
              <w:rFonts w:ascii="Cambria Math" w:hAnsi="Cambria Math"/>
            </w:rPr>
            <m:t>=</m:t>
          </m:r>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e>
            <m:sub>
              <m:r>
                <w:rPr>
                  <w:rFonts w:ascii="Cambria Math" w:hAnsi="Cambria Math"/>
                  <w:szCs w:val="28"/>
                  <w:lang w:val="en-US"/>
                </w:rPr>
                <m:t>i</m:t>
              </m:r>
            </m:sub>
          </m:sSub>
          <m:r>
            <w:rPr>
              <w:rFonts w:ascii="Cambria Math" w:hAnsi="Cambria Math"/>
              <w:szCs w:val="28"/>
              <w:lang w:val="en-US"/>
            </w:rPr>
            <m:t>∙</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e>
            <m:sub>
              <m:r>
                <w:rPr>
                  <w:rFonts w:ascii="Cambria Math" w:hAnsi="Cambria Math"/>
                  <w:szCs w:val="28"/>
                  <w:lang w:val="en-US"/>
                </w:rPr>
                <m:t>i</m:t>
              </m:r>
            </m:sub>
            <m:sup>
              <m:r>
                <w:rPr>
                  <w:rFonts w:ascii="Cambria Math" w:hAnsi="Cambria Math"/>
                  <w:szCs w:val="28"/>
                  <w:lang w:val="en-US"/>
                </w:rPr>
                <m:t>-1</m:t>
              </m:r>
            </m:sup>
          </m:sSubSup>
          <m:r>
            <w:rPr>
              <w:rFonts w:ascii="Cambria Math" w:hAnsi="Cambria Math"/>
            </w:rPr>
            <m:t>,i= 1~n</m:t>
          </m:r>
        </m:oMath>
      </m:oMathPara>
    </w:p>
    <w:p w14:paraId="70C36FA4" w14:textId="77777777" w:rsidR="00FF669A" w:rsidRDefault="00FF669A" w:rsidP="00FF669A">
      <w:r>
        <w:t xml:space="preserve">where </w:t>
      </w:r>
      <m:oMath>
        <m:r>
          <w:rPr>
            <w:rFonts w:ascii="Cambria Math" w:hAnsi="Cambria Math"/>
          </w:rPr>
          <m:t>n</m:t>
        </m:r>
      </m:oMath>
      <w:r>
        <w:t xml:space="preserve"> is the number of frequency components. The system flexibility matrix,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oMath>
      <w:r>
        <w:t xml:space="preserve"> for specific excitation frequency can be found as</w:t>
      </w:r>
    </w:p>
    <w:p w14:paraId="149EC9F0" w14:textId="77777777" w:rsidR="00FF669A" w:rsidRPr="00847534" w:rsidRDefault="00FF669A" w:rsidP="00FF669A">
      <w:pPr>
        <w:rPr>
          <w:szCs w:val="28"/>
          <w:lang w:val="en-US"/>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r>
            <w:rPr>
              <w:rFonts w:ascii="Cambria Math" w:hAnsi="Cambria Math"/>
            </w:rPr>
            <m:t xml:space="preserve">= </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up>
              <m:r>
                <w:rPr>
                  <w:rFonts w:ascii="Cambria Math" w:hAnsi="Cambria Math"/>
                  <w:szCs w:val="28"/>
                  <w:lang w:val="en-US"/>
                </w:rPr>
                <m:t>-1</m:t>
              </m:r>
            </m:sup>
          </m:sSubSup>
        </m:oMath>
      </m:oMathPara>
    </w:p>
    <w:p w14:paraId="2AB5AA45" w14:textId="77777777" w:rsidR="00FF669A" w:rsidRDefault="00FF669A" w:rsidP="00FF669A">
      <w:pPr>
        <w:rPr>
          <w:szCs w:val="28"/>
          <w:lang w:val="en-US"/>
        </w:rPr>
      </w:pPr>
      <w:r>
        <w:rPr>
          <w:szCs w:val="28"/>
          <w:lang w:val="en-US"/>
        </w:rPr>
        <w:t>Once all system flexibility matrices have been measured for the frequencies of interest, multivariable regression is performed using the augmented matrix accumulated for all the frequencies of interest in the form of the following equation.</w:t>
      </w:r>
    </w:p>
    <w:p w14:paraId="1651E7BE" w14:textId="77777777" w:rsidR="00FF669A" w:rsidRDefault="00FF669A" w:rsidP="00FF669A">
      <w:pPr>
        <w:rPr>
          <w:szCs w:val="28"/>
          <w:lang w:val="en-US"/>
        </w:rPr>
      </w:pPr>
      <m:oMathPara>
        <m:oMath>
          <m:d>
            <m:dPr>
              <m:begChr m:val="["/>
              <m:endChr m:val="]"/>
              <m:ctrlPr>
                <w:rPr>
                  <w:rFonts w:ascii="Cambria Math" w:hAnsi="Cambria Math"/>
                  <w:i/>
                  <w:szCs w:val="28"/>
                  <w:lang w:val="en-US"/>
                </w:rPr>
              </m:ctrlPr>
            </m:dPr>
            <m:e>
              <m:m>
                <m:mPr>
                  <m:mcs>
                    <m:mc>
                      <m:mcPr>
                        <m:count m:val="1"/>
                        <m:mcJc m:val="center"/>
                      </m:mcPr>
                    </m:mc>
                  </m:mcs>
                  <m:ctrlPr>
                    <w:rPr>
                      <w:rFonts w:ascii="Cambria Math" w:hAnsi="Cambria Math"/>
                      <w:i/>
                      <w:szCs w:val="28"/>
                      <w:lang w:val="en-US"/>
                    </w:rPr>
                  </m:ctrlPr>
                </m:mP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
            </m:e>
          </m:d>
          <m:r>
            <w:rPr>
              <w:rFonts w:ascii="Cambria Math" w:hAnsi="Cambria Math"/>
              <w:szCs w:val="28"/>
              <w:lang w:val="en-US"/>
            </w:rPr>
            <m:t>∙</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mr>
                <m:mr>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x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yy</m:t>
                        </m:r>
                      </m:sub>
                    </m:sSub>
                  </m:e>
                </m:mr>
              </m:m>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I</m:t>
              </m:r>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E</m:t>
              </m:r>
            </m:e>
          </m:d>
        </m:oMath>
      </m:oMathPara>
    </w:p>
    <w:p w14:paraId="5F343339" w14:textId="77777777" w:rsidR="00FF669A" w:rsidRDefault="00FF669A" w:rsidP="00FF669A">
      <w:pPr>
        <w:rPr>
          <w:szCs w:val="28"/>
          <w:lang w:val="en-US"/>
        </w:rPr>
      </w:pPr>
      <w:r>
        <w:t xml:space="preserve">where </w:t>
      </w:r>
      <m:oMath>
        <m:d>
          <m:dPr>
            <m:begChr m:val="["/>
            <m:endChr m:val="]"/>
            <m:ctrlPr>
              <w:rPr>
                <w:rFonts w:ascii="Cambria Math" w:hAnsi="Cambria Math"/>
                <w:i/>
                <w:szCs w:val="28"/>
                <w:lang w:val="en-US"/>
              </w:rPr>
            </m:ctrlPr>
          </m:dPr>
          <m:e>
            <m:r>
              <w:rPr>
                <w:rFonts w:ascii="Cambria Math" w:hAnsi="Cambria Math"/>
                <w:szCs w:val="28"/>
                <w:lang w:val="en-US"/>
              </w:rPr>
              <m:t>I</m:t>
            </m:r>
          </m:e>
        </m:d>
      </m:oMath>
      <w:r>
        <w:rPr>
          <w:szCs w:val="28"/>
          <w:lang w:val="en-US"/>
        </w:rPr>
        <w:t xml:space="preserve"> is the accumulation of identity matrix, and </w:t>
      </w:r>
      <m:oMath>
        <m:d>
          <m:dPr>
            <m:begChr m:val="["/>
            <m:endChr m:val="]"/>
            <m:ctrlPr>
              <w:rPr>
                <w:rFonts w:ascii="Cambria Math" w:hAnsi="Cambria Math"/>
                <w:i/>
                <w:szCs w:val="28"/>
                <w:lang w:val="en-US"/>
              </w:rPr>
            </m:ctrlPr>
          </m:dPr>
          <m:e>
            <m:r>
              <w:rPr>
                <w:rFonts w:ascii="Cambria Math" w:hAnsi="Cambria Math"/>
                <w:szCs w:val="28"/>
                <w:lang w:val="en-US"/>
              </w:rPr>
              <m:t>E</m:t>
            </m:r>
          </m:e>
        </m:d>
      </m:oMath>
      <w:r>
        <w:rPr>
          <w:szCs w:val="28"/>
          <w:lang w:val="en-US"/>
        </w:rPr>
        <w:t xml:space="preserve"> is the error to be minimized.</w:t>
      </w:r>
    </w:p>
    <w:p w14:paraId="709DEB52" w14:textId="77777777" w:rsidR="00FF669A" w:rsidRDefault="00FF669A" w:rsidP="00FF669A">
      <w:pPr>
        <w:rPr>
          <w:szCs w:val="28"/>
          <w:lang w:val="en-US"/>
        </w:rPr>
      </w:pPr>
      <w:r>
        <w:rPr>
          <w:szCs w:val="28"/>
          <w:lang w:val="en-US"/>
        </w:rPr>
        <w:t>The paper subtracted a baseline dynamic motion due to shaft vibration. It is necessary to remove this in order to extract the true impulse response of the bearing. This is achieved using time-domain subtraction of the baseline signal from the raw impulse response containing the baseline signal after filtering out high-frequency white noise.</w:t>
      </w:r>
    </w:p>
    <w:p w14:paraId="75598BEB" w14:textId="77777777" w:rsidR="00FF669A" w:rsidRDefault="00FF669A" w:rsidP="00FF669A">
      <w:pPr>
        <w:spacing w:before="0" w:after="0"/>
        <w:rPr>
          <w:b/>
          <w:i/>
          <w:iCs/>
          <w:szCs w:val="28"/>
          <w:lang w:val="en-US"/>
        </w:rPr>
      </w:pPr>
      <w:r>
        <w:rPr>
          <w:i/>
          <w:iCs/>
        </w:rPr>
        <w:lastRenderedPageBreak/>
        <w:br w:type="page"/>
      </w:r>
    </w:p>
    <w:p w14:paraId="07599C34" w14:textId="77777777" w:rsidR="00FF669A" w:rsidRDefault="00FF669A" w:rsidP="00A83AD3">
      <w:pPr>
        <w:pStyle w:val="Heading2"/>
      </w:pPr>
      <w:bookmarkStart w:id="9" w:name="_Toc103067447"/>
      <w:r w:rsidRPr="003A3816">
        <w:lastRenderedPageBreak/>
        <w:t>Parameter Identification Method (Notes 14 Param Identification 09)</w:t>
      </w:r>
      <w:r>
        <w:t>]</w:t>
      </w:r>
      <w:bookmarkEnd w:id="9"/>
    </w:p>
    <w:p w14:paraId="13CA24AD" w14:textId="77777777" w:rsidR="00FF669A" w:rsidRDefault="00FF669A" w:rsidP="00FF669A">
      <w:pPr>
        <w:ind w:left="720"/>
        <w:rPr>
          <w:b/>
          <w:bCs/>
          <w:i/>
          <w:iCs/>
        </w:rPr>
      </w:pPr>
      <w:r w:rsidRPr="007A35E9">
        <w:rPr>
          <w:b/>
          <w:bCs/>
          <w:i/>
          <w:iCs/>
          <w:highlight w:val="green"/>
        </w:rPr>
        <w:t>Time-domain measurement methods</w:t>
      </w:r>
    </w:p>
    <w:p w14:paraId="4CEDB3A6" w14:textId="77777777" w:rsidR="00FF669A" w:rsidRPr="00C702FE" w:rsidRDefault="00FF669A" w:rsidP="00FF669A">
      <w:pPr>
        <w:rPr>
          <w:highlight w:val="yellow"/>
        </w:rPr>
      </w:pPr>
      <w:r w:rsidRPr="00C702FE">
        <w:rPr>
          <w:highlight w:val="yellow"/>
        </w:rPr>
        <w:t>Based on Goodwin [1991] and Nordmann [1980], respectively.</w:t>
      </w:r>
    </w:p>
    <w:p w14:paraId="5611C6FD" w14:textId="77777777" w:rsidR="00FF669A" w:rsidRPr="00451D2F" w:rsidRDefault="00FF669A" w:rsidP="00FF669A">
      <w:r w:rsidRPr="00C702FE">
        <w:rPr>
          <w:highlight w:val="yellow"/>
        </w:rPr>
        <w:t xml:space="preserve">Tiwari, R., Lees, A.W., </w:t>
      </w:r>
      <w:proofErr w:type="spellStart"/>
      <w:r w:rsidRPr="00C702FE">
        <w:rPr>
          <w:highlight w:val="yellow"/>
        </w:rPr>
        <w:t>Friswell</w:t>
      </w:r>
      <w:proofErr w:type="spellEnd"/>
      <w:r w:rsidRPr="00C702FE">
        <w:rPr>
          <w:highlight w:val="yellow"/>
        </w:rPr>
        <w:t>, M.I. 2004. “Identification of Dynamic Bearing Parameters: A Review.” The Shock and Vibration Digest, 36, pp. 99-124.</w:t>
      </w:r>
    </w:p>
    <w:p w14:paraId="030BB008" w14:textId="77777777" w:rsidR="00FF669A" w:rsidRPr="003A3816" w:rsidRDefault="00FF669A" w:rsidP="00FF669A">
      <w:pPr>
        <w:rPr>
          <w:szCs w:val="28"/>
          <w:lang w:val="en-US"/>
        </w:rPr>
      </w:pPr>
      <w:r w:rsidRPr="003A3816">
        <w:rPr>
          <w:szCs w:val="28"/>
          <w:lang w:val="en-US"/>
        </w:rPr>
        <w:t>In most cases of parameter identification, methods are restricted to the laboratory environment and limited to rigid rotor configurations and identical bearing supports.</w:t>
      </w:r>
    </w:p>
    <w:p w14:paraId="726CC765" w14:textId="77777777" w:rsidR="00FF669A" w:rsidRPr="003A3816" w:rsidRDefault="00FF669A" w:rsidP="00FF669A">
      <w:pPr>
        <w:rPr>
          <w:szCs w:val="28"/>
          <w:lang w:val="en-US"/>
        </w:rPr>
      </w:pPr>
      <w:r w:rsidRPr="003A3816">
        <w:rPr>
          <w:szCs w:val="28"/>
          <w:lang w:val="en-US"/>
        </w:rPr>
        <w:t>Identification algorithms consider a two degree of freedom representation of the mechanical system under lateral motion. Transmitted forces and resultant motion is measured and test impedances or mobilities are obtained. Often this is done through curve fitting to appropriate transfer functions to provide the parameters of the system.</w:t>
      </w:r>
    </w:p>
    <w:p w14:paraId="522A5924" w14:textId="77777777" w:rsidR="00FF669A" w:rsidRPr="003A3816" w:rsidRDefault="00FF669A" w:rsidP="00FF669A">
      <w:pPr>
        <w:rPr>
          <w:szCs w:val="28"/>
          <w:lang w:val="en-US"/>
        </w:rPr>
      </w:pPr>
      <w:r w:rsidRPr="003A3816">
        <w:rPr>
          <w:szCs w:val="28"/>
          <w:lang w:val="en-US"/>
        </w:rPr>
        <w:t>Lateral motion system of equations:</w:t>
      </w:r>
    </w:p>
    <w:p w14:paraId="3DAA96C4" w14:textId="77777777" w:rsidR="00FF669A" w:rsidRPr="003A3816" w:rsidRDefault="00FF669A" w:rsidP="00FF669A">
      <w:pPr>
        <w:rPr>
          <w:szCs w:val="28"/>
          <w:lang w:val="en-US"/>
        </w:rPr>
      </w:pPr>
      <m:oMathPara>
        <m:oMath>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w:rPr>
                                <w:rFonts w:ascii="Cambria Math" w:hAnsi="Cambria Math"/>
                                <w:szCs w:val="28"/>
                                <w:lang w:val="en-US"/>
                              </w:rPr>
                              <m:t>o</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w:rPr>
                                <w:rFonts w:ascii="Cambria Math" w:hAnsi="Cambria Math"/>
                                <w:szCs w:val="28"/>
                                <w:lang w:val="en-US"/>
                              </w:rPr>
                              <m:t>o</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oMath>
      </m:oMathPara>
    </w:p>
    <w:p w14:paraId="5466AB21" w14:textId="77777777" w:rsidR="00FF669A" w:rsidRPr="003A3816" w:rsidRDefault="00FF669A" w:rsidP="00FF669A">
      <w:pPr>
        <w:rPr>
          <w:szCs w:val="28"/>
          <w:lang w:val="en-US"/>
        </w:rPr>
      </w:pPr>
      <w:r w:rsidRPr="003A3816">
        <w:rPr>
          <w:szCs w:val="28"/>
          <w:lang w:val="en-US"/>
        </w:rPr>
        <w:t>or</w:t>
      </w:r>
    </w:p>
    <w:p w14:paraId="01BFE73C" w14:textId="77777777" w:rsidR="00FF669A" w:rsidRPr="003A3816" w:rsidRDefault="00FF669A" w:rsidP="00FF669A">
      <w:pPr>
        <w:rPr>
          <w:szCs w:val="28"/>
          <w:lang w:val="en-US"/>
        </w:rPr>
      </w:pPr>
      <m:oMathPara>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x</m:t>
                        </m:r>
                      </m:sub>
                    </m:sSub>
                  </m:e>
                </m:m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y</m:t>
                        </m:r>
                      </m:sub>
                    </m:sSub>
                  </m:e>
                </m:mr>
              </m:m>
            </m:e>
          </m:d>
          <m:r>
            <m:rPr>
              <m:sty m:val="p"/>
            </m:rPr>
            <w:rPr>
              <w:rFonts w:ascii="Cambria Math" w:hAnsi="Cambria Math"/>
              <w:szCs w:val="28"/>
              <w:lang w:val="en-US"/>
            </w:rPr>
            <m:t>=</m:t>
          </m:r>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r>
            <m:rPr>
              <m:sty m:val="p"/>
            </m:rPr>
            <w:rPr>
              <w:rFonts w:ascii="Cambria Math" w:hAnsi="Cambria Math"/>
              <w:szCs w:val="28"/>
              <w:lang w:val="en-US"/>
            </w:rPr>
            <m:t>-</m:t>
          </m:r>
          <m:r>
            <w:rPr>
              <w:rFonts w:ascii="Cambria Math" w:hAnsi="Cambria Math"/>
              <w:szCs w:val="28"/>
              <w:lang w:val="en-US"/>
            </w:rPr>
            <m:t>Kx</m:t>
          </m:r>
          <m:r>
            <m:rPr>
              <m:sty m:val="p"/>
            </m:rPr>
            <w:rPr>
              <w:rFonts w:ascii="Cambria Math" w:hAnsi="Cambria Math"/>
              <w:szCs w:val="28"/>
              <w:lang w:val="en-US"/>
            </w:rPr>
            <m:t>-</m:t>
          </m:r>
          <m:r>
            <w:rPr>
              <w:rFonts w:ascii="Cambria Math" w:hAnsi="Cambria Math"/>
              <w:szCs w:val="28"/>
              <w:lang w:val="en-US"/>
            </w:rPr>
            <m:t>C</m:t>
          </m:r>
          <m:acc>
            <m:accPr>
              <m:chr m:val="̇"/>
              <m:ctrlPr>
                <w:rPr>
                  <w:rFonts w:ascii="Cambria Math" w:hAnsi="Cambria Math"/>
                  <w:szCs w:val="28"/>
                  <w:lang w:val="en-US"/>
                </w:rPr>
              </m:ctrlPr>
            </m:accPr>
            <m:e>
              <m:r>
                <w:rPr>
                  <w:rFonts w:ascii="Cambria Math" w:hAnsi="Cambria Math"/>
                  <w:szCs w:val="28"/>
                  <w:lang w:val="en-US"/>
                </w:rPr>
                <m:t>x</m:t>
              </m:r>
            </m:e>
          </m:acc>
          <m:r>
            <m:rPr>
              <m:sty m:val="p"/>
            </m:rPr>
            <w:rPr>
              <w:rFonts w:ascii="Cambria Math" w:hAnsi="Cambria Math"/>
              <w:szCs w:val="28"/>
              <w:lang w:val="en-US"/>
            </w:rPr>
            <m:t>-</m:t>
          </m:r>
          <m:r>
            <w:rPr>
              <w:rFonts w:ascii="Cambria Math" w:hAnsi="Cambria Math"/>
              <w:szCs w:val="28"/>
              <w:lang w:val="en-US"/>
            </w:rPr>
            <m:t>M</m:t>
          </m:r>
          <m:acc>
            <m:accPr>
              <m:chr m:val="̈"/>
              <m:ctrlPr>
                <w:rPr>
                  <w:rFonts w:ascii="Cambria Math" w:hAnsi="Cambria Math"/>
                  <w:szCs w:val="28"/>
                  <w:lang w:val="en-US"/>
                </w:rPr>
              </m:ctrlPr>
            </m:accPr>
            <m:e>
              <m:r>
                <w:rPr>
                  <w:rFonts w:ascii="Cambria Math" w:hAnsi="Cambria Math"/>
                  <w:szCs w:val="28"/>
                  <w:lang w:val="en-US"/>
                </w:rPr>
                <m:t>x</m:t>
              </m:r>
            </m:e>
          </m:acc>
        </m:oMath>
      </m:oMathPara>
    </w:p>
    <w:p w14:paraId="3A169EE5" w14:textId="77777777" w:rsidR="00FF669A" w:rsidRPr="003A3816" w:rsidRDefault="00FF669A" w:rsidP="00FF669A">
      <w:pPr>
        <w:rPr>
          <w:szCs w:val="28"/>
          <w:lang w:val="en-US"/>
        </w:rPr>
      </w:pPr>
      <w:r w:rsidRPr="003A3816">
        <w:rPr>
          <w:szCs w:val="28"/>
          <w:lang w:val="en-US"/>
        </w:rPr>
        <w:t xml:space="preserve">where </w:t>
      </w:r>
      <m:oMath>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r>
                    <w:rPr>
                      <w:rFonts w:ascii="Cambria Math" w:hAnsi="Cambria Math"/>
                      <w:szCs w:val="28"/>
                      <w:lang w:val="en-US"/>
                    </w:rPr>
                    <m:t>x</m:t>
                  </m:r>
                </m:e>
              </m:mr>
              <m:mr>
                <m:e>
                  <m:r>
                    <w:rPr>
                      <w:rFonts w:ascii="Cambria Math" w:hAnsi="Cambria Math"/>
                      <w:szCs w:val="28"/>
                      <w:lang w:val="en-US"/>
                    </w:rPr>
                    <m:t>y</m:t>
                  </m:r>
                </m:e>
              </m:mr>
            </m:m>
          </m:e>
        </m:d>
      </m:oMath>
      <w:r w:rsidRPr="003A3816">
        <w:rPr>
          <w:szCs w:val="28"/>
          <w:lang w:val="en-US"/>
        </w:rPr>
        <w:t xml:space="preserve"> and </w:t>
      </w:r>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oMath>
      <w:r w:rsidRPr="003A3816">
        <w:rPr>
          <w:szCs w:val="28"/>
          <w:lang w:val="en-US"/>
        </w:rPr>
        <w:t xml:space="preserve"> is the static equilibrium force required to support the rotor weight. </w:t>
      </w:r>
    </w:p>
    <w:p w14:paraId="10DA9695" w14:textId="77777777" w:rsidR="00FF669A" w:rsidRPr="003A3816" w:rsidRDefault="00FF669A" w:rsidP="00FF669A">
      <w:pPr>
        <w:rPr>
          <w:szCs w:val="28"/>
          <w:lang w:val="en-US"/>
        </w:rPr>
      </w:pPr>
      <w:r w:rsidRPr="003A3816">
        <w:rPr>
          <w:szCs w:val="28"/>
          <w:lang w:val="en-US"/>
        </w:rPr>
        <w:t xml:space="preserve">Force coefficients consist of four stiffness </w:t>
      </w:r>
      <m:oMath>
        <m:r>
          <w:rPr>
            <w:rFonts w:ascii="Cambria Math" w:hAnsi="Cambria Math"/>
            <w:szCs w:val="28"/>
            <w:lang w:val="en-US"/>
          </w:rPr>
          <m:t>K</m:t>
        </m:r>
      </m:oMath>
      <w:r w:rsidRPr="003A3816">
        <w:rPr>
          <w:szCs w:val="28"/>
          <w:lang w:val="en-US"/>
        </w:rPr>
        <w:t xml:space="preserve"> and four damping </w:t>
      </w:r>
      <m:oMath>
        <m:r>
          <w:rPr>
            <w:rFonts w:ascii="Cambria Math" w:hAnsi="Cambria Math"/>
            <w:szCs w:val="28"/>
            <w:lang w:val="en-US"/>
          </w:rPr>
          <m:t>C</m:t>
        </m:r>
      </m:oMath>
      <w:r w:rsidRPr="003A3816">
        <w:rPr>
          <w:szCs w:val="28"/>
          <w:lang w:val="en-US"/>
        </w:rPr>
        <w:t xml:space="preserve"> coefficients for mineral oil lubricated bearings. In liquid annular seals and bearings (hydrostatic and/pr hydrodynamic) working with process fluid (water or </w:t>
      </w:r>
      <w:proofErr w:type="spellStart"/>
      <w:r w:rsidRPr="003A3816">
        <w:rPr>
          <w:szCs w:val="28"/>
          <w:lang w:val="en-US"/>
        </w:rPr>
        <w:t>LOx</w:t>
      </w:r>
      <w:proofErr w:type="spellEnd"/>
      <w:r w:rsidRPr="003A3816">
        <w:rPr>
          <w:szCs w:val="28"/>
          <w:lang w:val="en-US"/>
        </w:rPr>
        <w:t xml:space="preserve">), four inertia force coefficients </w:t>
      </w:r>
      <m:oMath>
        <m:r>
          <w:rPr>
            <w:rFonts w:ascii="Cambria Math" w:hAnsi="Cambria Math"/>
            <w:szCs w:val="28"/>
            <w:lang w:val="en-US"/>
          </w:rPr>
          <m:t>M</m:t>
        </m:r>
      </m:oMath>
      <w:r w:rsidRPr="003A3816">
        <w:rPr>
          <w:szCs w:val="28"/>
          <w:lang w:val="en-US"/>
        </w:rPr>
        <w:t xml:space="preserve"> are also important.</w:t>
      </w:r>
    </w:p>
    <w:p w14:paraId="2CCF7F03" w14:textId="77777777" w:rsidR="00FF669A" w:rsidRPr="003A3816" w:rsidRDefault="00FF669A" w:rsidP="00FF669A">
      <w:pPr>
        <w:rPr>
          <w:szCs w:val="28"/>
          <w:lang w:val="en-US"/>
        </w:rPr>
      </w:pPr>
      <w:r w:rsidRPr="003A3816">
        <w:rPr>
          <w:szCs w:val="28"/>
          <w:lang w:val="en-US"/>
        </w:rPr>
        <w:t>The force coefficients (</w:t>
      </w:r>
      <m:oMath>
        <m:r>
          <w:rPr>
            <w:rFonts w:ascii="Cambria Math" w:hAnsi="Cambria Math"/>
            <w:szCs w:val="28"/>
            <w:lang w:val="en-US"/>
          </w:rPr>
          <m:t>K</m:t>
        </m:r>
        <m:r>
          <m:rPr>
            <m:sty m:val="p"/>
          </m:rPr>
          <w:rPr>
            <w:rFonts w:ascii="Cambria Math" w:hAnsi="Cambria Math"/>
            <w:szCs w:val="28"/>
            <w:lang w:val="en-US"/>
          </w:rPr>
          <m:t xml:space="preserve">, </m:t>
        </m:r>
        <m:r>
          <w:rPr>
            <w:rFonts w:ascii="Cambria Math" w:hAnsi="Cambria Math"/>
            <w:szCs w:val="28"/>
            <w:lang w:val="en-US"/>
          </w:rPr>
          <m:t>C</m:t>
        </m:r>
        <m:r>
          <m:rPr>
            <m:sty m:val="p"/>
          </m:rPr>
          <w:rPr>
            <w:rFonts w:ascii="Cambria Math" w:hAnsi="Cambria Math"/>
            <w:szCs w:val="28"/>
            <w:lang w:val="en-US"/>
          </w:rPr>
          <m:t xml:space="preserve">, </m:t>
        </m:r>
        <m:r>
          <w:rPr>
            <w:rFonts w:ascii="Cambria Math" w:hAnsi="Cambria Math"/>
            <w:szCs w:val="28"/>
            <w:lang w:val="en-US"/>
          </w:rPr>
          <m:t>M</m:t>
        </m:r>
      </m:oMath>
      <w:r w:rsidRPr="003A3816">
        <w:rPr>
          <w:szCs w:val="28"/>
          <w:lang w:val="en-US"/>
        </w:rPr>
        <w:t xml:space="preserve">) are mechanical parameters which represent a linear or linearized physical system. Considering this, </w:t>
      </w:r>
      <w:r w:rsidRPr="00256F79">
        <w:rPr>
          <w:b/>
          <w:bCs/>
          <w:szCs w:val="28"/>
          <w:lang w:val="en-US"/>
        </w:rPr>
        <w:t>they must be determined in a test system experiencing only low amplitude motion about equilibrium</w:t>
      </w:r>
      <w:r w:rsidRPr="003A3816">
        <w:rPr>
          <w:szCs w:val="28"/>
          <w:lang w:val="en-US"/>
        </w:rPr>
        <w:t xml:space="preserve">. This is often not considered, which is why parameters are vastly different when compared to analytical models. </w:t>
      </w:r>
      <w:r w:rsidRPr="00256F79">
        <w:rPr>
          <w:b/>
          <w:bCs/>
          <w:szCs w:val="28"/>
          <w:lang w:val="en-US"/>
        </w:rPr>
        <w:t>This method also assumed that coefficients are frequency independent</w:t>
      </w:r>
      <w:r w:rsidRPr="003A3816">
        <w:rPr>
          <w:szCs w:val="28"/>
          <w:lang w:val="en-US"/>
        </w:rPr>
        <w:t>. This therefore requires a technique to extract results from frequency domain measurements. These parameters are not actually measured, but estimations derived from procedures that relate motion due to applied test forces.</w:t>
      </w:r>
    </w:p>
    <w:p w14:paraId="2F48685D" w14:textId="77777777" w:rsidR="00FF669A" w:rsidRPr="00451D2F" w:rsidRDefault="00FF669A" w:rsidP="00FF669A">
      <w:pPr>
        <w:ind w:left="720"/>
        <w:rPr>
          <w:b/>
          <w:bCs/>
          <w:i/>
          <w:iCs/>
        </w:rPr>
      </w:pPr>
      <w:r w:rsidRPr="007A35E9">
        <w:rPr>
          <w:b/>
          <w:bCs/>
          <w:i/>
          <w:iCs/>
          <w:highlight w:val="green"/>
        </w:rPr>
        <w:t>Frequency-domain measurement methods</w:t>
      </w:r>
    </w:p>
    <w:p w14:paraId="07D87C33" w14:textId="77777777" w:rsidR="00FF669A" w:rsidRDefault="00FF669A" w:rsidP="00FF669A">
      <w:pPr>
        <w:rPr>
          <w:lang w:val="en-US"/>
        </w:rPr>
      </w:pPr>
      <w:r w:rsidRPr="00280C0C">
        <w:rPr>
          <w:highlight w:val="yellow"/>
          <w:lang w:val="en-US"/>
        </w:rPr>
        <w:t>Modern parameter identification techniques use frequency domain procedures</w:t>
      </w:r>
      <w:r>
        <w:rPr>
          <w:lang w:val="en-US"/>
        </w:rPr>
        <w:t xml:space="preserve">. </w:t>
      </w:r>
      <w:r w:rsidRPr="007A35E9">
        <w:rPr>
          <w:highlight w:val="yellow"/>
          <w:lang w:val="en-US"/>
        </w:rPr>
        <w:t>Dynamic force coefficients are estimated from transfer functions of measured displacements due to external loads of a prescribed time-varying structure. Can be used for in-situ measurement as well.</w:t>
      </w:r>
    </w:p>
    <w:p w14:paraId="17215DC9" w14:textId="77777777" w:rsidR="00FF669A" w:rsidRDefault="00FF669A" w:rsidP="00FF669A">
      <w:pPr>
        <w:jc w:val="center"/>
        <w:rPr>
          <w:lang w:val="en-US"/>
        </w:rPr>
      </w:pPr>
      <w:r>
        <w:rPr>
          <w:noProof/>
        </w:rPr>
        <w:lastRenderedPageBreak/>
        <w:drawing>
          <wp:inline distT="0" distB="0" distL="0" distR="0" wp14:anchorId="4A5ABAA0" wp14:editId="48E30183">
            <wp:extent cx="3098348" cy="2343150"/>
            <wp:effectExtent l="0" t="0" r="698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09093" cy="2351276"/>
                    </a:xfrm>
                    <a:prstGeom prst="rect">
                      <a:avLst/>
                    </a:prstGeom>
                  </pic:spPr>
                </pic:pic>
              </a:graphicData>
            </a:graphic>
          </wp:inline>
        </w:drawing>
      </w:r>
    </w:p>
    <w:p w14:paraId="7617B6C4" w14:textId="77777777" w:rsidR="00FF669A" w:rsidRDefault="00FF669A" w:rsidP="00FF669A">
      <w:pPr>
        <w:rPr>
          <w:lang w:val="en-US"/>
        </w:rPr>
      </w:pPr>
      <w:r>
        <w:rPr>
          <w:lang w:val="en-US"/>
        </w:rPr>
        <w:t>Consider the bearing as a point mass undergoing forced vibrations induced by external excitation.</w:t>
      </w:r>
    </w:p>
    <w:p w14:paraId="06CB79BD" w14:textId="77777777" w:rsidR="00FF669A" w:rsidRDefault="00FF669A" w:rsidP="00FF669A">
      <w:pPr>
        <w:rPr>
          <w:lang w:val="en-US"/>
        </w:rPr>
      </w:pPr>
      <w:r>
        <w:rPr>
          <w:lang w:val="en-US"/>
        </w:rPr>
        <w:t>Equations of motion for small amplitude excitation about an equilibrium position for a linear mechanical system are</w:t>
      </w:r>
    </w:p>
    <w:p w14:paraId="4709F6F1" w14:textId="77777777" w:rsidR="00FF669A" w:rsidRPr="00D3373E" w:rsidRDefault="00FF669A" w:rsidP="00FF669A">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d>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f</m:t>
              </m:r>
            </m:e>
            <m:sub>
              <m:r>
                <w:rPr>
                  <w:rFonts w:ascii="Cambria Math" w:hAnsi="Cambria Math"/>
                </w:rPr>
                <m:t>X</m:t>
              </m:r>
            </m:sub>
          </m:sSub>
        </m:oMath>
      </m:oMathPara>
    </w:p>
    <w:p w14:paraId="645346A1" w14:textId="77777777" w:rsidR="00FF669A" w:rsidRPr="00664298" w:rsidRDefault="00FF669A" w:rsidP="00FF669A">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d>
          <m:r>
            <w:rPr>
              <w:rFonts w:ascii="Cambria Math" w:hAnsi="Cambria Math"/>
            </w:rPr>
            <m:t>y+</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Y</m:t>
              </m:r>
            </m:sub>
          </m:sSub>
        </m:oMath>
      </m:oMathPara>
    </w:p>
    <w:p w14:paraId="69C9687A" w14:textId="77777777" w:rsidR="00FF669A" w:rsidRDefault="00FF669A" w:rsidP="00FF669A">
      <w:pPr>
        <w:rPr>
          <w:rFonts w:ascii="Cambria Math" w:hAnsi="Cambria Math"/>
          <w:iCs/>
        </w:rPr>
      </w:pPr>
      <w:r>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b>
            <m:r>
              <w:rPr>
                <w:rFonts w:ascii="Cambria Math" w:hAnsi="Cambria Math"/>
              </w:rPr>
              <m:t>i=X,Y</m:t>
            </m:r>
          </m:sub>
        </m:sSub>
      </m:oMath>
      <w:r>
        <w:t xml:space="preserve"> are external excitation forces,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t xml:space="preserve"> is the test element mass,</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i</m:t>
                    </m:r>
                  </m:sub>
                </m:sSub>
              </m:e>
            </m:d>
          </m:e>
          <m:sub>
            <m:r>
              <w:rPr>
                <w:rFonts w:ascii="Cambria Math" w:hAnsi="Cambria Math"/>
              </w:rPr>
              <m:t>i=X,Y</m:t>
            </m:r>
          </m:sub>
        </m:sSub>
      </m:oMath>
      <w:r>
        <w:rPr>
          <w:rFonts w:ascii="Cambria Math" w:hAnsi="Cambria Math"/>
          <w:iCs/>
        </w:rPr>
        <w:t xml:space="preserve"> are any structural support stiffness and resonant damping coefficients (damping from dry system, without lubricant), and,</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e>
            </m:d>
          </m:e>
          <m:sub>
            <m:r>
              <w:rPr>
                <w:rFonts w:ascii="Cambria Math" w:hAnsi="Cambria Math"/>
              </w:rPr>
              <m:t>i,j=X,Y</m:t>
            </m:r>
          </m:sub>
        </m:sSub>
      </m:oMath>
      <w:r>
        <w:rPr>
          <w:rFonts w:ascii="Cambria Math" w:hAnsi="Cambria Math"/>
          <w:iCs/>
        </w:rPr>
        <w:t xml:space="preserve"> are the bearing dynamic stiffness and damping force coefficients.</w:t>
      </w:r>
    </w:p>
    <w:p w14:paraId="6EB9EFED" w14:textId="77777777" w:rsidR="00FF669A" w:rsidRDefault="00FF669A" w:rsidP="00FF669A">
      <w:pPr>
        <w:rPr>
          <w:rFonts w:ascii="Cambria Math" w:hAnsi="Cambria Math"/>
        </w:rPr>
      </w:pPr>
      <w:r>
        <w:rPr>
          <w:rFonts w:ascii="Cambria Math" w:hAnsi="Cambria Math"/>
          <w:iCs/>
        </w:rPr>
        <w:t xml:space="preserve">Inertia forces are not included. Added mass coefficients not included for bearings. </w:t>
      </w:r>
      <w:r w:rsidRPr="002C26DE">
        <w:rPr>
          <w:rFonts w:ascii="Cambria Math" w:hAnsi="Cambria Math"/>
          <w:iCs/>
          <w:highlight w:val="yellow"/>
        </w:rPr>
        <w:t xml:space="preserve">Test system structural stiffness and damping coefficients </w:t>
      </w:r>
      <m:oMath>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h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hi</m:t>
                    </m:r>
                  </m:sub>
                </m:sSub>
              </m:e>
            </m:d>
          </m:e>
          <m:sub>
            <m:r>
              <w:rPr>
                <w:rFonts w:ascii="Cambria Math" w:hAnsi="Cambria Math"/>
                <w:highlight w:val="yellow"/>
              </w:rPr>
              <m:t>i=X,Y</m:t>
            </m:r>
          </m:sub>
        </m:sSub>
      </m:oMath>
      <w:r w:rsidRPr="002C26DE">
        <w:rPr>
          <w:rFonts w:ascii="Cambria Math" w:hAnsi="Cambria Math"/>
          <w:highlight w:val="yellow"/>
        </w:rPr>
        <w:t xml:space="preserve"> are obtained from prior shake test results under dry conditions, i.e.. without any fluid through the test bearing.</w:t>
      </w:r>
    </w:p>
    <w:p w14:paraId="6E364E9B" w14:textId="77777777" w:rsidR="00FF669A" w:rsidRDefault="00FF669A" w:rsidP="00FF669A">
      <w:pPr>
        <w:rPr>
          <w:rFonts w:ascii="Cambria Math" w:hAnsi="Cambria Math"/>
        </w:rPr>
      </w:pPr>
      <w:r>
        <w:rPr>
          <w:rFonts w:ascii="Cambria Math" w:hAnsi="Cambria Math"/>
        </w:rPr>
        <w:t>Two independent force excitations (</w:t>
      </w:r>
      <w:r w:rsidRPr="001B4066">
        <w:rPr>
          <w:rFonts w:ascii="Cambria Math" w:hAnsi="Cambria Math"/>
          <w:b/>
          <w:bCs/>
        </w:rPr>
        <w:t>impact</w:t>
      </w:r>
      <w:r>
        <w:rPr>
          <w:rFonts w:ascii="Cambria Math" w:hAnsi="Cambria Math"/>
        </w:rPr>
        <w:t xml:space="preserve">, periodic-single frequency, sine-swept, random etc.)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d>
          </m:e>
          <m:sup>
            <m:r>
              <w:rPr>
                <w:rFonts w:ascii="Cambria Math" w:hAnsi="Cambria Math"/>
              </w:rPr>
              <m:t>T</m:t>
            </m:r>
          </m:sup>
        </m:sSup>
      </m:oMath>
      <w:r>
        <w:rPr>
          <w:rFonts w:ascii="Cambria Math" w:hAnsi="Cambria Math"/>
        </w:rP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y</m:t>
                    </m:r>
                  </m:sub>
                </m:sSub>
              </m:e>
            </m:d>
          </m:e>
          <m:sup>
            <m:r>
              <w:rPr>
                <w:rFonts w:ascii="Cambria Math" w:hAnsi="Cambria Math"/>
              </w:rPr>
              <m:t>T</m:t>
            </m:r>
          </m:sup>
        </m:sSup>
      </m:oMath>
      <w:r>
        <w:rPr>
          <w:rFonts w:ascii="Cambria Math" w:hAnsi="Cambria Math"/>
        </w:rPr>
        <w:t xml:space="preserve">, for example are applied to the test element. </w:t>
      </w:r>
    </w:p>
    <w:p w14:paraId="347285B9" w14:textId="77777777" w:rsidR="00FF669A" w:rsidRDefault="00FF669A" w:rsidP="00332FC7">
      <w:pPr>
        <w:pStyle w:val="ListParagraph"/>
        <w:numPr>
          <w:ilvl w:val="0"/>
          <w:numId w:val="7"/>
        </w:numPr>
        <w:spacing w:before="240" w:after="240"/>
        <w:rPr>
          <w:iCs/>
        </w:rPr>
      </w:pPr>
      <w:r>
        <w:rPr>
          <w:iCs/>
        </w:rPr>
        <w:t xml:space="preserve">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oMath>
      <w:r>
        <w:rPr>
          <w:iCs/>
        </w:rPr>
        <w:t xml:space="preserve">; 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oMath>
    </w:p>
    <w:p w14:paraId="2880D5F6" w14:textId="77777777" w:rsidR="00FF669A" w:rsidRPr="00F82132" w:rsidRDefault="00FF669A" w:rsidP="00332FC7">
      <w:pPr>
        <w:pStyle w:val="ListParagraph"/>
        <w:numPr>
          <w:ilvl w:val="0"/>
          <w:numId w:val="7"/>
        </w:numPr>
        <w:spacing w:before="240" w:after="240"/>
        <w:rPr>
          <w:iCs/>
        </w:rPr>
      </w:pPr>
      <w:r>
        <w:rPr>
          <w:iCs/>
        </w:rPr>
        <w:t>Obtain the discrete Fourier transform (DFT) of applied forces and displacements</w:t>
      </w:r>
    </w:p>
    <w:p w14:paraId="719D0A57" w14:textId="77777777" w:rsidR="00FF669A" w:rsidRPr="009022D5" w:rsidRDefault="00FF669A"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1(ω)</m:t>
                        </m:r>
                      </m:sub>
                    </m:sSub>
                  </m:e>
                </m:mr>
                <m:mr>
                  <m:e>
                    <m:sSub>
                      <m:sSubPr>
                        <m:ctrlPr>
                          <w:rPr>
                            <w:rFonts w:ascii="Cambria Math" w:hAnsi="Cambria Math"/>
                            <w:i/>
                          </w:rPr>
                        </m:ctrlPr>
                      </m:sSubPr>
                      <m:e>
                        <m:r>
                          <w:rPr>
                            <w:rFonts w:ascii="Cambria Math" w:hAnsi="Cambria Math"/>
                          </w:rPr>
                          <m:t>Y</m:t>
                        </m:r>
                      </m:e>
                      <m:sub>
                        <m:r>
                          <w:rPr>
                            <w:rFonts w:ascii="Cambria Math" w:hAnsi="Cambria Math"/>
                          </w:rPr>
                          <m:t>1(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r>
            <w:rPr>
              <w:rFonts w:ascii="Cambria Math" w:hAnsi="Cambria Math"/>
            </w:rPr>
            <m:t>;</m:t>
          </m:r>
        </m:oMath>
      </m:oMathPara>
    </w:p>
    <w:p w14:paraId="30A2B2DA" w14:textId="77777777" w:rsidR="00FF669A" w:rsidRPr="004B5F2E" w:rsidRDefault="00FF669A"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2(ω)</m:t>
                        </m:r>
                      </m:sub>
                    </m:sSub>
                  </m:e>
                </m:mr>
                <m:mr>
                  <m:e>
                    <m:sSub>
                      <m:sSubPr>
                        <m:ctrlPr>
                          <w:rPr>
                            <w:rFonts w:ascii="Cambria Math" w:hAnsi="Cambria Math"/>
                            <w:i/>
                          </w:rPr>
                        </m:ctrlPr>
                      </m:sSubPr>
                      <m:e>
                        <m:r>
                          <w:rPr>
                            <w:rFonts w:ascii="Cambria Math" w:hAnsi="Cambria Math"/>
                          </w:rPr>
                          <m:t>Y</m:t>
                        </m:r>
                      </m:e>
                      <m:sub>
                        <m:r>
                          <w:rPr>
                            <w:rFonts w:ascii="Cambria Math" w:hAnsi="Cambria Math"/>
                          </w:rPr>
                          <m:t>2(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r>
            <w:rPr>
              <w:rFonts w:ascii="Cambria Math" w:hAnsi="Cambria Math"/>
            </w:rPr>
            <m:t>;</m:t>
          </m:r>
        </m:oMath>
      </m:oMathPara>
    </w:p>
    <w:p w14:paraId="6CB429C9" w14:textId="77777777" w:rsidR="00FF669A" w:rsidRDefault="00FF669A" w:rsidP="00FF669A">
      <w:pPr>
        <w:pStyle w:val="ListParagraph"/>
        <w:rPr>
          <w:iCs/>
        </w:rPr>
      </w:pPr>
    </w:p>
    <w:p w14:paraId="56B406FE" w14:textId="77777777" w:rsidR="00FF669A" w:rsidRPr="009022D5" w:rsidRDefault="00FF669A" w:rsidP="00FF669A">
      <w:pPr>
        <w:pStyle w:val="ListParagraph"/>
        <w:rPr>
          <w:iCs/>
        </w:rPr>
      </w:pPr>
      <w:r>
        <w:rPr>
          <w:iCs/>
        </w:rPr>
        <w:t xml:space="preserve">note </w:t>
      </w:r>
      <m:oMath>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ω)</m:t>
            </m:r>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r>
        <w:rPr>
          <w:iCs/>
        </w:rPr>
        <w:t xml:space="preserve"> and  </w:t>
      </w:r>
      <m:oMath>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d>
              <m:dPr>
                <m:ctrlPr>
                  <w:rPr>
                    <w:rFonts w:ascii="Cambria Math" w:hAnsi="Cambria Math"/>
                    <w:i/>
                    <w:iCs/>
                  </w:rPr>
                </m:ctrlPr>
              </m:dPr>
              <m:e>
                <m:r>
                  <w:rPr>
                    <w:rFonts w:ascii="Cambria Math" w:hAnsi="Cambria Math"/>
                  </w:rPr>
                  <m:t>ω</m:t>
                </m:r>
              </m:e>
            </m:d>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p>
    <w:p w14:paraId="537D2B98" w14:textId="77777777" w:rsidR="00FF669A" w:rsidRDefault="00FF669A" w:rsidP="00332FC7">
      <w:pPr>
        <w:pStyle w:val="ListParagraph"/>
        <w:numPr>
          <w:ilvl w:val="0"/>
          <w:numId w:val="7"/>
        </w:numPr>
        <w:spacing w:before="240" w:after="240"/>
        <w:rPr>
          <w:iCs/>
        </w:rPr>
      </w:pPr>
      <w:r>
        <w:rPr>
          <w:iCs/>
        </w:rPr>
        <w:t>For the assumed physical model, the motion ODEs in the frequency domain become</w:t>
      </w:r>
    </w:p>
    <w:p w14:paraId="03FE4096" w14:textId="77777777" w:rsidR="00FF669A" w:rsidRDefault="00FF669A" w:rsidP="00FF669A">
      <w:pPr>
        <w:pStyle w:val="ListParagraph"/>
        <w:rPr>
          <w:iCs/>
        </w:rPr>
      </w:pPr>
    </w:p>
    <w:p w14:paraId="4C007037" w14:textId="77777777" w:rsidR="00FF669A" w:rsidRPr="000433F6"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47DDD0E3" w14:textId="77777777" w:rsidR="00FF669A" w:rsidRPr="0054289E" w:rsidRDefault="00FF669A" w:rsidP="00FF669A">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23A36551" w14:textId="77777777" w:rsidR="00FF669A" w:rsidRPr="00310EF0" w:rsidRDefault="00FF669A" w:rsidP="00FF669A">
      <w:pPr>
        <w:pStyle w:val="ListParagraph"/>
        <w:rPr>
          <w:iCs/>
        </w:rPr>
      </w:pPr>
    </w:p>
    <w:p w14:paraId="4E728787" w14:textId="77777777" w:rsidR="00FF669A" w:rsidRDefault="00FF669A" w:rsidP="00FF669A">
      <w:pPr>
        <w:pStyle w:val="ListParagraph"/>
        <w:rPr>
          <w:iCs/>
        </w:rPr>
      </w:pPr>
      <w:r>
        <w:rPr>
          <w:iCs/>
        </w:rPr>
        <w:t>written in matrix form as</w:t>
      </w:r>
    </w:p>
    <w:p w14:paraId="1AC61B3D" w14:textId="77777777" w:rsidR="00FF669A" w:rsidRDefault="00FF669A" w:rsidP="00FF669A">
      <w:pPr>
        <w:pStyle w:val="ListParagraph"/>
        <w:rPr>
          <w:iCs/>
        </w:rPr>
      </w:pPr>
    </w:p>
    <w:p w14:paraId="3D0FBACB" w14:textId="77777777" w:rsidR="00FF669A" w:rsidRPr="0054289E" w:rsidRDefault="00FF669A" w:rsidP="00FF669A">
      <w:pPr>
        <w:pStyle w:val="ListParagraph"/>
        <w:rPr>
          <w:iCs/>
        </w:rPr>
      </w:pPr>
      <m:oMathPara>
        <m:oMathParaPr>
          <m:jc m:val="left"/>
        </m:oMathPara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m:oMathPara>
    </w:p>
    <w:p w14:paraId="1F7DCA1A" w14:textId="77777777" w:rsidR="00FF669A" w:rsidRDefault="00FF669A" w:rsidP="00FF669A">
      <w:pPr>
        <w:pStyle w:val="ListParagraph"/>
        <w:rPr>
          <w:iCs/>
        </w:rPr>
      </w:pPr>
    </w:p>
    <w:p w14:paraId="37BEFE72" w14:textId="77777777" w:rsidR="00FF669A" w:rsidRDefault="00FF669A" w:rsidP="00FF669A">
      <w:pPr>
        <w:pStyle w:val="ListParagraph"/>
        <w:rPr>
          <w:iCs/>
        </w:rPr>
      </w:pPr>
      <w:r>
        <w:rPr>
          <w:iCs/>
        </w:rPr>
        <w:t xml:space="preserve">Define complex impedances (dynamic complex stiffness) </w:t>
      </w:r>
      <m:oMath>
        <m:sSub>
          <m:sSubPr>
            <m:ctrlPr>
              <w:rPr>
                <w:rFonts w:ascii="Cambria Math" w:hAnsi="Cambria Math"/>
                <w:i/>
                <w:iCs/>
              </w:rPr>
            </m:ctrlPr>
          </m:sSub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ij</m:t>
                    </m:r>
                  </m:sub>
                </m:sSub>
              </m:e>
            </m:d>
          </m:e>
          <m:sub>
            <m:r>
              <w:rPr>
                <w:rFonts w:ascii="Cambria Math" w:hAnsi="Cambria Math"/>
              </w:rPr>
              <m:t>i,j=X,Y</m:t>
            </m:r>
          </m:sub>
        </m:sSub>
      </m:oMath>
      <w:r>
        <w:rPr>
          <w:iCs/>
        </w:rPr>
        <w:t xml:space="preserve"> as</w:t>
      </w:r>
    </w:p>
    <w:p w14:paraId="35341B54" w14:textId="77777777" w:rsidR="00FF669A" w:rsidRPr="009643D7" w:rsidRDefault="00FF669A" w:rsidP="00FF669A">
      <w:pPr>
        <w:pStyle w:val="ListParagrap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M</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iω</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oMath>
      </m:oMathPara>
    </w:p>
    <w:p w14:paraId="2B093D09" w14:textId="77777777" w:rsidR="00FF669A" w:rsidRDefault="00FF669A" w:rsidP="00FF669A">
      <w:pPr>
        <w:pStyle w:val="ListParagraph"/>
        <w:rPr>
          <w:iCs/>
        </w:rPr>
      </w:pPr>
      <w:r>
        <w:rPr>
          <w:iCs/>
        </w:rPr>
        <w:t xml:space="preserve">where </w:t>
      </w:r>
      <m:oMath>
        <m:r>
          <w:rPr>
            <w:rFonts w:ascii="Cambria Math" w:hAnsi="Cambria Math"/>
          </w:rPr>
          <m:t>i=</m:t>
        </m:r>
        <m:rad>
          <m:radPr>
            <m:degHide m:val="1"/>
            <m:ctrlPr>
              <w:rPr>
                <w:rFonts w:ascii="Cambria Math" w:hAnsi="Cambria Math"/>
                <w:i/>
                <w:iCs/>
              </w:rPr>
            </m:ctrlPr>
          </m:radPr>
          <m:deg/>
          <m:e>
            <m:r>
              <w:rPr>
                <w:rFonts w:ascii="Cambria Math" w:hAnsi="Cambria Math"/>
              </w:rPr>
              <m:t>-1</m:t>
            </m:r>
          </m:e>
        </m:rad>
      </m:oMath>
      <w:r>
        <w:rPr>
          <w:iCs/>
        </w:rPr>
        <w:t xml:space="preserve">, </w:t>
      </w:r>
      <m:oMath>
        <m:sSub>
          <m:sSubPr>
            <m:ctrlPr>
              <w:rPr>
                <w:rFonts w:ascii="Cambria Math" w:hAnsi="Cambria Math"/>
                <w:i/>
                <w:iCs/>
              </w:rPr>
            </m:ctrlPr>
          </m:sSubPr>
          <m:e>
            <m:r>
              <w:rPr>
                <w:rFonts w:ascii="Cambria Math" w:hAnsi="Cambria Math"/>
              </w:rPr>
              <m:t>δ</m:t>
            </m:r>
          </m:e>
          <m:sub>
            <m:r>
              <w:rPr>
                <w:rFonts w:ascii="Cambria Math" w:hAnsi="Cambria Math"/>
              </w:rPr>
              <m:t>ij</m:t>
            </m:r>
          </m:sub>
        </m:sSub>
        <m:r>
          <w:rPr>
            <w:rFonts w:ascii="Cambria Math" w:hAnsi="Cambria Math"/>
          </w:rPr>
          <m:t>=1</m:t>
        </m:r>
      </m:oMath>
      <w:r>
        <w:rPr>
          <w:iCs/>
        </w:rPr>
        <w:t xml:space="preserve"> for </w:t>
      </w:r>
      <m:oMath>
        <m:r>
          <w:rPr>
            <w:rFonts w:ascii="Cambria Math" w:hAnsi="Cambria Math"/>
          </w:rPr>
          <m:t>i=j=X,Y</m:t>
        </m:r>
      </m:oMath>
      <w:r>
        <w:rPr>
          <w:iCs/>
        </w:rPr>
        <w:t>; zero otherwise</w:t>
      </w:r>
    </w:p>
    <w:p w14:paraId="1C773BBE" w14:textId="77777777" w:rsidR="00FF669A" w:rsidRPr="001A659A" w:rsidRDefault="00FF669A" w:rsidP="00FF669A">
      <w:pPr>
        <w:rPr>
          <w:iCs/>
        </w:rPr>
      </w:pPr>
      <w:r w:rsidRPr="001A659A">
        <w:rPr>
          <w:iCs/>
        </w:rPr>
        <w:t xml:space="preserve">These impedances comprise real and imaginary parts, both functions of the excitation frequency, </w:t>
      </w:r>
      <m:oMath>
        <m:r>
          <w:rPr>
            <w:rFonts w:ascii="Cambria Math" w:hAnsi="Cambria Math"/>
          </w:rPr>
          <m:t>ω</m:t>
        </m:r>
      </m:oMath>
      <w:r w:rsidRPr="001A659A">
        <w:rPr>
          <w:iCs/>
        </w:rPr>
        <w:t>. Real part denotes dynamic stiffness, whilst imaginary party (quadrature stiffness) is proportional to the viscous damping coefficient.</w:t>
      </w:r>
    </w:p>
    <w:p w14:paraId="253BA7B7" w14:textId="77777777" w:rsidR="00FF669A" w:rsidRPr="00870C74" w:rsidRDefault="00FF669A" w:rsidP="00FF669A">
      <w:pPr>
        <w:pStyle w:val="ListParagraph"/>
        <w:jc w:val="center"/>
        <w:rPr>
          <w:iCs/>
        </w:rPr>
      </w:pPr>
      <w:r>
        <w:rPr>
          <w:noProof/>
        </w:rPr>
        <w:drawing>
          <wp:inline distT="0" distB="0" distL="0" distR="0" wp14:anchorId="0F75BD4C" wp14:editId="32EBC029">
            <wp:extent cx="2793689" cy="2183047"/>
            <wp:effectExtent l="0" t="0" r="6985" b="825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a:stretch>
                      <a:fillRect/>
                    </a:stretch>
                  </pic:blipFill>
                  <pic:spPr>
                    <a:xfrm>
                      <a:off x="0" y="0"/>
                      <a:ext cx="2795764" cy="2184668"/>
                    </a:xfrm>
                    <a:prstGeom prst="rect">
                      <a:avLst/>
                    </a:prstGeom>
                  </pic:spPr>
                </pic:pic>
              </a:graphicData>
            </a:graphic>
          </wp:inline>
        </w:drawing>
      </w:r>
    </w:p>
    <w:p w14:paraId="7C9DDA17" w14:textId="77777777" w:rsidR="00FF669A" w:rsidRPr="000433F6" w:rsidRDefault="00FF669A" w:rsidP="00FF669A">
      <w:pPr>
        <w:pStyle w:val="ListParagraph"/>
        <w:rPr>
          <w:iCs/>
        </w:rPr>
      </w:pPr>
    </w:p>
    <w:p w14:paraId="4EC4908D" w14:textId="77777777" w:rsidR="00FF669A" w:rsidRPr="001A659A" w:rsidRDefault="00FF669A" w:rsidP="00FF669A">
      <w:pPr>
        <w:rPr>
          <w:iCs/>
        </w:rPr>
      </w:pPr>
      <w:r w:rsidRPr="001A659A">
        <w:rPr>
          <w:iCs/>
        </w:rPr>
        <w:t>Real and imaginary parts of ideal mechanism impedance representative of assumed model.</w:t>
      </w:r>
    </w:p>
    <w:p w14:paraId="65EA5626" w14:textId="77777777" w:rsidR="00FF669A" w:rsidRDefault="00FF669A" w:rsidP="00FF669A">
      <w:pPr>
        <w:pStyle w:val="ListParagraph"/>
        <w:ind w:left="0"/>
        <w:rPr>
          <w:iCs/>
        </w:rPr>
      </w:pPr>
      <w:r>
        <w:rPr>
          <w:iCs/>
        </w:rPr>
        <w:t>The equations of motion for the first and second tests become,</w:t>
      </w:r>
    </w:p>
    <w:p w14:paraId="69F7E358" w14:textId="77777777" w:rsidR="00FF669A" w:rsidRDefault="00FF669A" w:rsidP="00FF669A">
      <w:pPr>
        <w:pStyle w:val="ListParagraph"/>
        <w:ind w:left="0"/>
        <w:rPr>
          <w:iCs/>
        </w:rPr>
      </w:pPr>
      <w:r>
        <w:rPr>
          <w:iCs/>
        </w:rPr>
        <w:t>First test</w:t>
      </w:r>
    </w:p>
    <w:p w14:paraId="65D98441" w14:textId="77777777" w:rsidR="00FF669A" w:rsidRDefault="00FF669A" w:rsidP="00FF669A">
      <w:pPr>
        <w:pStyle w:val="ListParagraph"/>
        <w:ind w:left="0"/>
        <w:rPr>
          <w:iCs/>
        </w:rPr>
      </w:p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w:r>
        <w:rPr>
          <w:iCs/>
        </w:rPr>
        <w:t xml:space="preserve"> </w:t>
      </w:r>
    </w:p>
    <w:p w14:paraId="64B390EC" w14:textId="77777777" w:rsidR="00FF669A" w:rsidRDefault="00FF669A" w:rsidP="00FF669A">
      <w:pPr>
        <w:pStyle w:val="ListParagraph"/>
        <w:ind w:left="0"/>
        <w:rPr>
          <w:iCs/>
        </w:rPr>
      </w:pPr>
      <w:r>
        <w:rPr>
          <w:iCs/>
        </w:rPr>
        <w:t>Second test</w:t>
      </w:r>
    </w:p>
    <w:p w14:paraId="57CB895F" w14:textId="77777777" w:rsidR="00FF669A" w:rsidRDefault="00FF669A" w:rsidP="00FF669A">
      <w:pPr>
        <w:pStyle w:val="ListParagraph"/>
        <w:ind w:left="0"/>
        <w:rPr>
          <w:iCs/>
        </w:rPr>
      </w:pPr>
      <w:r>
        <w:rPr>
          <w:iCs/>
        </w:rPr>
        <w:t xml:space="preserve">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w:p>
    <w:p w14:paraId="3661E0F9" w14:textId="77777777" w:rsidR="00FF669A" w:rsidRDefault="00FF669A" w:rsidP="00FF669A">
      <w:pPr>
        <w:pStyle w:val="ListParagraph"/>
        <w:rPr>
          <w:iCs/>
        </w:rPr>
      </w:pPr>
    </w:p>
    <w:p w14:paraId="640073AA" w14:textId="77777777" w:rsidR="00FF669A" w:rsidRDefault="00FF669A" w:rsidP="00FF669A">
      <w:pPr>
        <w:pStyle w:val="ListParagraph"/>
        <w:ind w:left="0"/>
        <w:rPr>
          <w:iCs/>
        </w:rPr>
      </w:pPr>
      <w:r>
        <w:rPr>
          <w:iCs/>
        </w:rPr>
        <w:lastRenderedPageBreak/>
        <w:t>Add the two equations and reorganise them.</w:t>
      </w:r>
    </w:p>
    <w:p w14:paraId="00623E58" w14:textId="77777777" w:rsidR="00FF669A" w:rsidRDefault="00FF669A" w:rsidP="00FF66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m:oMathPara>
    </w:p>
    <w:p w14:paraId="53FE5391" w14:textId="77777777" w:rsidR="00FF669A" w:rsidRDefault="00FF669A" w:rsidP="00FF669A">
      <w:pPr>
        <w:pStyle w:val="ListParagraph"/>
        <w:ind w:left="0"/>
        <w:rPr>
          <w:iCs/>
        </w:rPr>
      </w:pPr>
      <w:r>
        <w:rPr>
          <w:iCs/>
        </w:rPr>
        <w:t>At each frequency (</w:t>
      </w:r>
      <m:oMath>
        <m:sSub>
          <m:sSubPr>
            <m:ctrlPr>
              <w:rPr>
                <w:rFonts w:ascii="Cambria Math" w:hAnsi="Cambria Math"/>
                <w:i/>
                <w:iCs/>
              </w:rPr>
            </m:ctrlPr>
          </m:sSubPr>
          <m:e>
            <m:r>
              <w:rPr>
                <w:rFonts w:ascii="Cambria Math" w:hAnsi="Cambria Math"/>
              </w:rPr>
              <m:t>ω</m:t>
            </m:r>
          </m:e>
          <m:sub>
            <m:r>
              <w:rPr>
                <w:rFonts w:ascii="Cambria Math" w:hAnsi="Cambria Math"/>
              </w:rPr>
              <m:t>k=1,2…n</m:t>
            </m:r>
          </m:sub>
        </m:sSub>
      </m:oMath>
      <w:r>
        <w:rPr>
          <w:iCs/>
        </w:rPr>
        <w:t>), the above equation represents four independent equations with four unknows, (</w:t>
      </w:r>
      <m:oMath>
        <m:sSub>
          <m:sSubPr>
            <m:ctrlPr>
              <w:rPr>
                <w:rFonts w:ascii="Cambria Math" w:hAnsi="Cambria Math"/>
                <w:i/>
                <w:iCs/>
              </w:rPr>
            </m:ctrlPr>
          </m:sSubPr>
          <m:e>
            <m:r>
              <w:rPr>
                <w:rFonts w:ascii="Cambria Math" w:hAnsi="Cambria Math"/>
              </w:rPr>
              <m:t>H</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X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X</m:t>
            </m:r>
          </m:sub>
        </m:sSub>
      </m:oMath>
      <w:r>
        <w:rPr>
          <w:iCs/>
        </w:rPr>
        <w:t>),</w:t>
      </w:r>
    </w:p>
    <w:p w14:paraId="5ED8B1D9" w14:textId="77777777" w:rsidR="00FF669A" w:rsidRPr="001A659A" w:rsidRDefault="00FF669A" w:rsidP="00FF66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e>
            <m:sup>
              <m:r>
                <w:rPr>
                  <w:rFonts w:ascii="Cambria Math" w:hAnsi="Cambria Math"/>
                </w:rPr>
                <m:t>-1</m:t>
              </m:r>
            </m:sup>
          </m:sSup>
        </m:oMath>
      </m:oMathPara>
    </w:p>
    <w:p w14:paraId="3A2BC7B2" w14:textId="77777777" w:rsidR="00FF669A" w:rsidRDefault="00FF669A" w:rsidP="00FF669A">
      <w:pPr>
        <w:pStyle w:val="ListParagraph"/>
        <w:rPr>
          <w:iCs/>
        </w:rPr>
      </w:pPr>
    </w:p>
    <w:p w14:paraId="3C98C6CA" w14:textId="77777777" w:rsidR="00FF669A" w:rsidRPr="00453479" w:rsidRDefault="00FF669A" w:rsidP="00FF669A">
      <w:pPr>
        <w:pStyle w:val="ListParagraph"/>
        <w:rPr>
          <w:iCs/>
        </w:rPr>
      </w:pPr>
      <m:oMathPara>
        <m:oMath>
          <m:r>
            <w:rPr>
              <w:rFonts w:ascii="Cambria Math" w:hAnsi="Cambria Math"/>
            </w:rPr>
            <m:t>H=</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F</m:t>
                        </m:r>
                      </m:e>
                      <m:sup>
                        <m:r>
                          <w:rPr>
                            <w:rFonts w:ascii="Cambria Math" w:hAnsi="Cambria Math"/>
                          </w:rPr>
                          <m:t>(1)</m:t>
                        </m:r>
                      </m:sup>
                    </m:sSup>
                  </m:e>
                  <m:e>
                    <m:sSup>
                      <m:sSupPr>
                        <m:ctrlPr>
                          <w:rPr>
                            <w:rFonts w:ascii="Cambria Math" w:hAnsi="Cambria Math"/>
                            <w:i/>
                            <w:iCs/>
                          </w:rPr>
                        </m:ctrlPr>
                      </m:sSupPr>
                      <m:e>
                        <m:r>
                          <w:rPr>
                            <w:rFonts w:ascii="Cambria Math" w:hAnsi="Cambria Math"/>
                          </w:rPr>
                          <m:t>F</m:t>
                        </m:r>
                      </m:e>
                      <m:sup>
                        <m:r>
                          <w:rPr>
                            <w:rFonts w:ascii="Cambria Math" w:hAnsi="Cambria Math"/>
                          </w:rPr>
                          <m:t>(2)</m:t>
                        </m:r>
                      </m:sup>
                    </m:sSup>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X</m:t>
                            </m:r>
                          </m:e>
                          <m:sup>
                            <m:r>
                              <w:rPr>
                                <w:rFonts w:ascii="Cambria Math" w:hAnsi="Cambria Math"/>
                              </w:rPr>
                              <m:t>(1)</m:t>
                            </m:r>
                          </m:sup>
                        </m:sSup>
                      </m:e>
                      <m:e>
                        <m:sSup>
                          <m:sSupPr>
                            <m:ctrlPr>
                              <w:rPr>
                                <w:rFonts w:ascii="Cambria Math" w:hAnsi="Cambria Math"/>
                                <w:i/>
                                <w:iCs/>
                              </w:rPr>
                            </m:ctrlPr>
                          </m:sSupPr>
                          <m:e>
                            <m:r>
                              <w:rPr>
                                <w:rFonts w:ascii="Cambria Math" w:hAnsi="Cambria Math"/>
                              </w:rPr>
                              <m:t>X</m:t>
                            </m:r>
                          </m:e>
                          <m:sup>
                            <m:r>
                              <w:rPr>
                                <w:rFonts w:ascii="Cambria Math" w:hAnsi="Cambria Math"/>
                              </w:rPr>
                              <m:t>(2)</m:t>
                            </m:r>
                          </m:sup>
                        </m:sSup>
                      </m:e>
                    </m:mr>
                  </m:m>
                </m:e>
              </m:d>
            </m:e>
            <m:sup>
              <m:r>
                <w:rPr>
                  <w:rFonts w:ascii="Cambria Math" w:hAnsi="Cambria Math"/>
                </w:rPr>
                <m:t>-1</m:t>
              </m:r>
            </m:sup>
          </m:sSup>
        </m:oMath>
      </m:oMathPara>
    </w:p>
    <w:p w14:paraId="4C0F0607" w14:textId="77777777" w:rsidR="00FF669A" w:rsidRDefault="00FF669A" w:rsidP="00FF669A">
      <w:pPr>
        <w:pStyle w:val="ListParagraph"/>
        <w:ind w:left="0"/>
        <w:rPr>
          <w:iCs/>
        </w:rPr>
      </w:pPr>
      <w:r>
        <w:rPr>
          <w:iCs/>
        </w:rPr>
        <w:t xml:space="preserve">where </w:t>
      </w:r>
    </w:p>
    <w:p w14:paraId="776721CB" w14:textId="77777777" w:rsidR="00FF669A" w:rsidRPr="001A659A" w:rsidRDefault="00FF669A" w:rsidP="00FF66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1)</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1</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oMath>
      </m:oMathPara>
    </w:p>
    <w:p w14:paraId="4A884E20" w14:textId="77777777" w:rsidR="00FF669A" w:rsidRPr="00321B2B" w:rsidRDefault="00FF669A" w:rsidP="00FF66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2)</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2</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oMath>
      </m:oMathPara>
    </w:p>
    <w:p w14:paraId="6A29F252" w14:textId="77777777" w:rsidR="00FF669A" w:rsidRDefault="00FF669A" w:rsidP="00FF669A">
      <w:pPr>
        <w:rPr>
          <w:lang w:val="en-US"/>
        </w:rPr>
      </w:pPr>
      <w:r>
        <w:rPr>
          <w:lang w:val="en-US"/>
        </w:rPr>
        <w:t xml:space="preserve">The meaning of linear independence of the test forces (and ensuing motions) is clear. That is, the forces in the second test cannot be a multiple of the first set of forces since then, both the matrix of force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e>
              </m:mr>
            </m:m>
          </m:e>
        </m:d>
      </m:oMath>
      <w:r>
        <w:rPr>
          <w:lang w:val="en-US"/>
        </w:rPr>
        <w:t xml:space="preserve"> and the matrix of ensuing displaceme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mr>
            </m:m>
          </m:e>
        </m:d>
      </m:oMath>
      <w:r>
        <w:rPr>
          <w:lang w:val="en-US"/>
        </w:rPr>
        <w:t xml:space="preserve"> become singular.</w:t>
      </w:r>
    </w:p>
    <w:p w14:paraId="664225AE" w14:textId="77777777" w:rsidR="00FF669A" w:rsidRDefault="00FF669A" w:rsidP="00FF669A">
      <w:pPr>
        <w:rPr>
          <w:lang w:val="en-US"/>
        </w:rPr>
      </w:pPr>
      <w:r>
        <w:rPr>
          <w:lang w:val="en-US"/>
        </w:rPr>
        <w:t xml:space="preserve">The experimenter must select sets of excitations that are linearly independent, the example </w:t>
      </w:r>
      <m:oMath>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X</m:t>
                    </m:r>
                  </m:sub>
                </m:sSub>
                <m:r>
                  <m:rPr>
                    <m:sty m:val="bi"/>
                  </m:rPr>
                  <w:rPr>
                    <w:rFonts w:ascii="Cambria Math" w:hAnsi="Cambria Math"/>
                    <w:lang w:val="en-US"/>
                  </w:rPr>
                  <m:t>,0</m:t>
                </m:r>
              </m:e>
            </m:d>
          </m:e>
          <m:sup>
            <m:r>
              <m:rPr>
                <m:sty m:val="bi"/>
              </m:rPr>
              <w:rPr>
                <w:rFonts w:ascii="Cambria Math" w:hAnsi="Cambria Math"/>
                <w:lang w:val="en-US"/>
              </w:rPr>
              <m:t>T</m:t>
            </m:r>
          </m:sup>
        </m:sSup>
      </m:oMath>
      <w:r w:rsidRPr="009E03DA">
        <w:rPr>
          <w:b/>
          <w:bCs/>
          <w:lang w:val="en-US"/>
        </w:rPr>
        <w:t xml:space="preserve"> and </w:t>
      </w:r>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0,</m:t>
                </m:r>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y</m:t>
                    </m:r>
                  </m:sub>
                </m:sSub>
              </m:e>
            </m:d>
          </m:e>
          <m:sup>
            <m:r>
              <m:rPr>
                <m:sty m:val="bi"/>
              </m:rPr>
              <w:rPr>
                <w:rFonts w:ascii="Cambria Math" w:hAnsi="Cambria Math"/>
                <w:lang w:val="en-US"/>
              </w:rPr>
              <m:t>T</m:t>
            </m:r>
          </m:sup>
        </m:sSup>
      </m:oMath>
      <w:r>
        <w:rPr>
          <w:lang w:val="en-US"/>
        </w:rPr>
        <w:t xml:space="preserve"> are preferred (and easy) choices.</w:t>
      </w:r>
    </w:p>
    <w:p w14:paraId="12AC61A6" w14:textId="77777777" w:rsidR="00FF669A" w:rsidRDefault="00FF669A" w:rsidP="00FF669A">
      <w:pPr>
        <w:rPr>
          <w:lang w:val="en-US"/>
        </w:rPr>
      </w:pPr>
      <w:r w:rsidRPr="00C36FC6">
        <w:rPr>
          <w:highlight w:val="yellow"/>
          <w:lang w:val="en-US"/>
        </w:rPr>
        <w:t>In the identification process, the importance of linear independence in the application of forces and ensuing test system or bearings is MOST important to obtain reliable and repeatable results.</w:t>
      </w:r>
    </w:p>
    <w:p w14:paraId="7A2AE42F" w14:textId="77777777" w:rsidR="00FF669A" w:rsidRDefault="00FF669A" w:rsidP="00FF669A">
      <w:pPr>
        <w:rPr>
          <w:lang w:val="en-US"/>
        </w:rPr>
      </w:pPr>
      <w:r>
        <w:rPr>
          <w:lang w:val="en-US"/>
        </w:rPr>
        <w:t xml:space="preserve">In practice, ill conditioned identification matrices can occur even if the measured displacements do not appear similar to each other. </w:t>
      </w:r>
      <w:r w:rsidRPr="00F020B9">
        <w:rPr>
          <w:highlight w:val="yellow"/>
          <w:lang w:val="en-US"/>
        </w:rPr>
        <w:t xml:space="preserve">The determinant of the matrix </w:t>
      </w:r>
      <m:oMath>
        <m:d>
          <m:dPr>
            <m:begChr m:val="["/>
            <m:endChr m:val="]"/>
            <m:ctrlPr>
              <w:rPr>
                <w:rFonts w:ascii="Cambria Math" w:hAnsi="Cambria Math"/>
                <w:i/>
                <w:highlight w:val="yellow"/>
                <w:lang w:val="en-US"/>
              </w:rPr>
            </m:ctrlPr>
          </m:dPr>
          <m:e>
            <m:m>
              <m:mPr>
                <m:mcs>
                  <m:mc>
                    <m:mcPr>
                      <m:count m:val="2"/>
                      <m:mcJc m:val="center"/>
                    </m:mcPr>
                  </m:mc>
                </m:mcs>
                <m:ctrlPr>
                  <w:rPr>
                    <w:rFonts w:ascii="Cambria Math" w:hAnsi="Cambria Math"/>
                    <w:i/>
                    <w:highlight w:val="yellow"/>
                    <w:lang w:val="en-US"/>
                  </w:rPr>
                </m:ctrlPr>
              </m:mPr>
              <m:mr>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1)</m:t>
                      </m:r>
                    </m:sup>
                  </m:sSup>
                </m:e>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2)</m:t>
                      </m:r>
                    </m:sup>
                  </m:sSup>
                </m:e>
              </m:mr>
            </m:m>
          </m:e>
        </m:d>
      </m:oMath>
      <w:r w:rsidRPr="00F020B9">
        <w:rPr>
          <w:highlight w:val="yellow"/>
          <w:lang w:val="en-US"/>
        </w:rPr>
        <w:t xml:space="preserve"> is close to zero or is zero.</w:t>
      </w:r>
      <w:r>
        <w:rPr>
          <w:lang w:val="en-US"/>
        </w:rPr>
        <w:t xml:space="preserve"> For this case, the condition number of the identification matrix is of importance to determine whether the coefficients that are identified are any good. Isotropic elements excited by a periodic load (single frequency) producing circular orbits of the system usually determine a too ill conditioned system (Murphy 1990).</w:t>
      </w:r>
    </w:p>
    <w:p w14:paraId="5A80D8D5" w14:textId="77777777" w:rsidR="00FF669A" w:rsidRDefault="00FF669A" w:rsidP="00FF669A">
      <w:pPr>
        <w:rPr>
          <w:lang w:val="en-US"/>
        </w:rPr>
      </w:pPr>
      <w:r>
        <w:rPr>
          <w:lang w:val="en-US"/>
        </w:rPr>
        <w:t xml:space="preserve">Curve fitting is used to estimate the system parameters </w:t>
      </w: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M,K,C</m:t>
                </m:r>
              </m:e>
            </m:d>
          </m:e>
          <m:sub>
            <m:r>
              <w:rPr>
                <w:rFonts w:ascii="Cambria Math" w:hAnsi="Cambria Math"/>
                <w:lang w:val="en-US"/>
              </w:rPr>
              <m:t>i,j=X,Y</m:t>
            </m:r>
          </m:sub>
        </m:sSub>
      </m:oMath>
      <w:r>
        <w:rPr>
          <w:lang w:val="en-US"/>
        </w:rPr>
        <w:t xml:space="preserve"> are determined by curve fitting of the test derived discrete set of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e>
            </m:d>
          </m:e>
          <m:sub>
            <m:r>
              <w:rPr>
                <w:rFonts w:ascii="Cambria Math" w:hAnsi="Cambria Math"/>
                <w:lang w:val="en-US"/>
              </w:rPr>
              <m:t>k=1,2…</m:t>
            </m:r>
          </m:sub>
        </m:sSub>
      </m:oMath>
      <w:r>
        <w:rPr>
          <w:lang w:val="en-US"/>
        </w:rPr>
        <w:t xml:space="preserve">, one set for each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oMath>
      <w:r>
        <w:rPr>
          <w:lang w:val="en-US"/>
        </w:rPr>
        <w:t>, to the analytical formulas over a pre-selected frequency range. For example,</w:t>
      </w:r>
    </w:p>
    <w:p w14:paraId="1C0B43AA" w14:textId="77777777" w:rsidR="00FF669A" w:rsidRPr="00A44EAB" w:rsidRDefault="00FF669A" w:rsidP="00FF669A">
      <w:pPr>
        <w:rPr>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hX</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h</m:t>
              </m:r>
            </m:sub>
          </m:sSub>
          <m:r>
            <w:rPr>
              <w:rFonts w:ascii="Cambria Math" w:hAnsi="Cambria Math"/>
              <w:lang w:val="en-US"/>
            </w:rPr>
            <m:t>=Rea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772F93E4" w14:textId="77777777" w:rsidR="00FF669A" w:rsidRPr="00CB1D4A" w:rsidRDefault="00FF669A" w:rsidP="00FF669A">
      <w:pPr>
        <w:rPr>
          <w:lang w:val="en-US"/>
        </w:rPr>
      </w:pPr>
      <m:oMathPara>
        <m:oMath>
          <m: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X</m:t>
                  </m:r>
                </m:sub>
              </m:sSub>
            </m:e>
          </m:d>
          <m:r>
            <w:rPr>
              <w:rFonts w:ascii="Cambria Math" w:hAnsi="Cambria Math"/>
              <w:lang w:val="en-US"/>
            </w:rPr>
            <m:t>=Im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77498870" w14:textId="77777777" w:rsidR="00FF669A" w:rsidRDefault="00FF669A" w:rsidP="00FF669A">
      <w:pPr>
        <w:rPr>
          <w:lang w:val="en-US"/>
        </w:rPr>
      </w:pPr>
      <w:r>
        <w:rPr>
          <w:lang w:val="en-US"/>
        </w:rPr>
        <w:t xml:space="preserve">This method works well for simple curve-fitting of the recorded impedance functions </w:t>
      </w:r>
      <m:oMath>
        <m:r>
          <w:rPr>
            <w:rFonts w:ascii="Cambria Math" w:hAnsi="Cambria Math"/>
            <w:lang w:val="en-US"/>
          </w:rPr>
          <m:t>H</m:t>
        </m:r>
      </m:oMath>
      <w:r>
        <w:rPr>
          <w:lang w:val="en-US"/>
        </w:rPr>
        <w:t xml:space="preserve"> to physical representative analytical functions, i.e.,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w:t>
      </w:r>
    </w:p>
    <w:p w14:paraId="5B041F35" w14:textId="77777777" w:rsidR="00FF669A" w:rsidRDefault="00FF669A" w:rsidP="00FF669A">
      <w:pPr>
        <w:rPr>
          <w:lang w:val="en-US"/>
        </w:rPr>
      </w:pPr>
      <w:r>
        <w:rPr>
          <w:lang w:val="en-US"/>
        </w:rPr>
        <w:lastRenderedPageBreak/>
        <w:t>Analytical curve fitting of any data renders a correlation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representing the goodness of the fit. A low value of the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oes not mean the test data or obtained impedance are incorrect, but rather the physical model (analytical function) chosen to represent the test system does not actually reproduce the measurements. To the contrary, a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emonstrates that the physical model, say with constant stiffness </w:t>
      </w:r>
      <m:oMath>
        <m:r>
          <w:rPr>
            <w:rFonts w:ascii="Cambria Math" w:hAnsi="Cambria Math"/>
            <w:lang w:val="en-US"/>
          </w:rPr>
          <m:t>K</m:t>
        </m:r>
      </m:oMath>
      <w:r>
        <w:rPr>
          <w:lang w:val="en-US"/>
        </w:rPr>
        <w:t xml:space="preserve"> and viscous damping C in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 xml:space="preserve"> respectively, actually describes the measurements (system response) accurately.</w:t>
      </w:r>
    </w:p>
    <w:p w14:paraId="482E0B18" w14:textId="77777777" w:rsidR="00FF669A" w:rsidRDefault="00FF669A" w:rsidP="00FF669A">
      <w:pPr>
        <w:rPr>
          <w:lang w:val="en-US"/>
        </w:rPr>
      </w:pPr>
      <w:r>
        <w:rPr>
          <w:lang w:val="en-US"/>
        </w:rPr>
        <w:t xml:space="preserve">Chose analytical function to represent the system. Obtain test data and curve-fit impedance data. Aim for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value.</w:t>
      </w:r>
    </w:p>
    <w:p w14:paraId="296C8591" w14:textId="77777777" w:rsidR="00FF669A" w:rsidRDefault="00FF669A" w:rsidP="00FF669A">
      <w:pPr>
        <w:rPr>
          <w:lang w:val="en-US"/>
        </w:rPr>
      </w:pPr>
      <w:r>
        <w:rPr>
          <w:lang w:val="en-US"/>
        </w:rPr>
        <w:t xml:space="preserve">System transfer functions (output/input) are often used to obtain more precise estimates of seal or bearing force coefficients (Nordmann and </w:t>
      </w:r>
      <w:proofErr w:type="spellStart"/>
      <w:r>
        <w:rPr>
          <w:lang w:val="en-US"/>
        </w:rPr>
        <w:t>Schollhorn</w:t>
      </w:r>
      <w:proofErr w:type="spellEnd"/>
      <w:r>
        <w:rPr>
          <w:lang w:val="en-US"/>
        </w:rPr>
        <w:t xml:space="preserve">, 1980, </w:t>
      </w:r>
      <w:proofErr w:type="spellStart"/>
      <w:r>
        <w:rPr>
          <w:lang w:val="en-US"/>
        </w:rPr>
        <w:t>Massmann</w:t>
      </w:r>
      <w:proofErr w:type="spellEnd"/>
      <w:r>
        <w:rPr>
          <w:lang w:val="en-US"/>
        </w:rPr>
        <w:t xml:space="preserve"> and Nordmann, 1985). This process leads to curve fits of non-linear functions.</w:t>
      </w:r>
    </w:p>
    <w:p w14:paraId="434CCA17" w14:textId="77777777" w:rsidR="00FF669A" w:rsidRDefault="00FF669A" w:rsidP="00FF669A">
      <w:pPr>
        <w:rPr>
          <w:lang w:val="en-US"/>
        </w:rPr>
      </w:pPr>
      <w:r>
        <w:rPr>
          <w:lang w:val="en-US"/>
        </w:rPr>
        <w:t xml:space="preserve">Transfer functions (displacement/force) known as test system flexibilities </w:t>
      </w:r>
      <m:oMath>
        <m:r>
          <w:rPr>
            <w:rFonts w:ascii="Cambria Math" w:hAnsi="Cambria Math"/>
            <w:lang w:val="en-US"/>
          </w:rPr>
          <m:t>G</m:t>
        </m:r>
      </m:oMath>
      <w:r>
        <w:rPr>
          <w:lang w:val="en-US"/>
        </w:rPr>
        <w:t xml:space="preserve"> are derived as functions of the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j</m:t>
                    </m:r>
                  </m:sub>
                </m:sSub>
              </m:e>
            </m:d>
          </m:e>
          <m:sub>
            <m:r>
              <w:rPr>
                <w:rFonts w:ascii="Cambria Math" w:hAnsi="Cambria Math"/>
                <w:lang w:val="en-US"/>
              </w:rPr>
              <m:t>i,j=X,Y</m:t>
            </m:r>
          </m:sub>
        </m:sSub>
      </m:oMath>
      <w:r>
        <w:rPr>
          <w:lang w:val="en-US"/>
        </w:rPr>
        <w:t xml:space="preserve"> from the fundamental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 xml:space="preserve"> i.e.</w:t>
      </w:r>
    </w:p>
    <w:p w14:paraId="73F1B9F5" w14:textId="77777777" w:rsidR="00FF669A" w:rsidRPr="00925494" w:rsidRDefault="00FF669A"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num>
            <m:den>
              <m:r>
                <w:rPr>
                  <w:rFonts w:ascii="Cambria Math" w:hAnsi="Cambria Math"/>
                  <w:lang w:val="en-US"/>
                </w:rPr>
                <m:t>∆</m:t>
              </m:r>
            </m:den>
          </m:f>
        </m:oMath>
      </m:oMathPara>
    </w:p>
    <w:p w14:paraId="1B77D189" w14:textId="77777777" w:rsidR="00FF669A" w:rsidRPr="00925494" w:rsidRDefault="00FF669A"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num>
            <m:den>
              <m:r>
                <w:rPr>
                  <w:rFonts w:ascii="Cambria Math" w:hAnsi="Cambria Math"/>
                  <w:lang w:val="en-US"/>
                </w:rPr>
                <m:t>∆</m:t>
              </m:r>
            </m:den>
          </m:f>
        </m:oMath>
      </m:oMathPara>
    </w:p>
    <w:p w14:paraId="5EAE2D0A" w14:textId="77777777" w:rsidR="00FF669A" w:rsidRPr="00021A97" w:rsidRDefault="00FF669A"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num>
            <m:den>
              <m:r>
                <w:rPr>
                  <w:rFonts w:ascii="Cambria Math" w:hAnsi="Cambria Math"/>
                  <w:lang w:val="en-US"/>
                </w:rPr>
                <m:t>∆</m:t>
              </m:r>
            </m:den>
          </m:f>
        </m:oMath>
      </m:oMathPara>
    </w:p>
    <w:p w14:paraId="5B02C248" w14:textId="77777777" w:rsidR="00FF669A" w:rsidRDefault="00FF669A" w:rsidP="00FF669A">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num>
            <m:den>
              <m:r>
                <w:rPr>
                  <w:rFonts w:ascii="Cambria Math" w:hAnsi="Cambria Math"/>
                  <w:lang w:val="en-US"/>
                </w:rPr>
                <m:t>∆</m:t>
              </m:r>
            </m:den>
          </m:f>
        </m:oMath>
      </m:oMathPara>
    </w:p>
    <w:p w14:paraId="13E42258" w14:textId="77777777" w:rsidR="00FF669A" w:rsidRDefault="00FF669A" w:rsidP="00FF669A">
      <w:pPr>
        <w:rPr>
          <w:lang w:val="en-US"/>
        </w:rPr>
      </w:pPr>
      <w:r>
        <w:rPr>
          <w:lang w:val="en-US"/>
        </w:rPr>
        <w:t xml:space="preserve">wher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oMath>
    </w:p>
    <w:p w14:paraId="320649CF" w14:textId="77777777" w:rsidR="00FF669A" w:rsidRDefault="00FF669A" w:rsidP="00FF669A">
      <w:pPr>
        <w:ind w:left="720"/>
        <w:rPr>
          <w:b/>
          <w:bCs/>
          <w:i/>
          <w:iCs/>
        </w:rPr>
      </w:pPr>
      <w:r>
        <w:rPr>
          <w:b/>
          <w:bCs/>
          <w:i/>
          <w:iCs/>
        </w:rPr>
        <w:t>Instrumental Variable Filter (IVF) method – Fritzen 1985</w:t>
      </w:r>
    </w:p>
    <w:p w14:paraId="364A5AC0" w14:textId="77777777" w:rsidR="00FF669A" w:rsidRDefault="00FF669A" w:rsidP="00FF669A">
      <w:r>
        <w:t xml:space="preserve">Extension of a least-squares estimation method. This is used to simultaneously curve fit all four transfer functions from motion measurements due to two sets of (linearly independent) applied loads. </w:t>
      </w:r>
      <w:r w:rsidRPr="009C11C6">
        <w:rPr>
          <w:highlight w:val="yellow"/>
        </w:rPr>
        <w:t>The IVF method has the advantage of eliminating bias typically seen in an estimator due to measurement noise.</w:t>
      </w:r>
    </w:p>
    <w:p w14:paraId="5D883557" w14:textId="77777777" w:rsidR="00FF669A" w:rsidRDefault="00FF669A" w:rsidP="00FF669A">
      <w:pPr>
        <w:rPr>
          <w:lang w:val="en-US"/>
        </w:rPr>
      </w:pPr>
      <w:r>
        <w:t>The product of the flexibility (</w:t>
      </w:r>
      <m:oMath>
        <m:r>
          <w:rPr>
            <w:rFonts w:ascii="Cambria Math" w:hAnsi="Cambria Math"/>
            <w:lang w:val="en-US"/>
          </w:rPr>
          <m:t>G</m:t>
        </m:r>
      </m:oMath>
      <w:r>
        <w:rPr>
          <w:lang w:val="en-US"/>
        </w:rPr>
        <w:t>) and impedance (</w:t>
      </w:r>
      <m:oMath>
        <m:r>
          <w:rPr>
            <w:rFonts w:ascii="Cambria Math" w:hAnsi="Cambria Math"/>
            <w:lang w:val="en-US"/>
          </w:rPr>
          <m:t>H</m:t>
        </m:r>
      </m:oMath>
      <w:r>
        <w:rPr>
          <w:lang w:val="en-US"/>
        </w:rPr>
        <w:t xml:space="preserve">) matrices should be identically equal to the identity matrix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xml:space="preserve"> since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w:t>
      </w:r>
    </w:p>
    <w:p w14:paraId="4D733048" w14:textId="77777777" w:rsidR="00FF669A" w:rsidRDefault="00FF669A" w:rsidP="00FF669A">
      <w:pPr>
        <w:rPr>
          <w:lang w:val="en-US"/>
        </w:rPr>
      </w:pPr>
      <w:r>
        <w:rPr>
          <w:lang w:val="en-US"/>
        </w:rPr>
        <w:t>However, in any measurement process, there is some noise associated with experiments. Thus, an error matrix (</w:t>
      </w:r>
      <m:oMath>
        <m:r>
          <w:rPr>
            <w:rFonts w:ascii="Cambria Math" w:hAnsi="Cambria Math"/>
            <w:lang w:val="en-US"/>
          </w:rPr>
          <m:t>e</m:t>
        </m:r>
      </m:oMath>
      <w:r>
        <w:rPr>
          <w:lang w:val="en-US"/>
        </w:rPr>
        <w:t>) is introduced into the fundamental relationship,</w:t>
      </w:r>
    </w:p>
    <w:p w14:paraId="571026A7" w14:textId="77777777" w:rsidR="00FF669A" w:rsidRPr="00184DBC" w:rsidRDefault="00FF669A" w:rsidP="00FF669A">
      <m:oMathPara>
        <m:oMath>
          <m:r>
            <w:rPr>
              <w:rFonts w:ascii="Cambria Math" w:hAnsi="Cambria Math"/>
            </w:rPr>
            <m:t>G.H=G</m:t>
          </m:r>
          <m:d>
            <m:dPr>
              <m:begChr m:val="["/>
              <m:endChr m:val="]"/>
              <m:ctrlPr>
                <w:rPr>
                  <w:rFonts w:ascii="Cambria Math" w:hAnsi="Cambria Math"/>
                  <w:i/>
                </w:rPr>
              </m:ctrlPr>
            </m:dPr>
            <m:e>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iωC</m:t>
              </m:r>
            </m:e>
          </m:d>
          <m:r>
            <w:rPr>
              <w:rFonts w:ascii="Cambria Math" w:hAnsi="Cambria Math"/>
            </w:rPr>
            <m:t>=I+e</m:t>
          </m:r>
        </m:oMath>
      </m:oMathPara>
    </w:p>
    <w:p w14:paraId="21A7AF1C" w14:textId="77777777" w:rsidR="00FF669A" w:rsidRDefault="00FF669A" w:rsidP="00FF669A">
      <w:r>
        <w:lastRenderedPageBreak/>
        <w:t xml:space="preserve">where </w:t>
      </w:r>
      <m:oMath>
        <m:r>
          <w:rPr>
            <w:rFonts w:ascii="Cambria Math" w:hAnsi="Cambria Math"/>
          </w:rPr>
          <m:t>K</m:t>
        </m:r>
      </m:oMath>
      <w:r>
        <w:t xml:space="preserve">, </w:t>
      </w:r>
      <m:oMath>
        <m:r>
          <w:rPr>
            <w:rFonts w:ascii="Cambria Math" w:hAnsi="Cambria Math"/>
          </w:rPr>
          <m:t>C</m:t>
        </m:r>
      </m:oMath>
      <w:r>
        <w:t xml:space="preserve">, and </w:t>
      </w:r>
      <m:oMath>
        <m:r>
          <w:rPr>
            <w:rFonts w:ascii="Cambria Math" w:hAnsi="Cambria Math"/>
          </w:rPr>
          <m:t>M</m:t>
        </m:r>
      </m:oMath>
      <w:r>
        <w:t xml:space="preserve"> are matrices of system stiffness, damping and added mass coefficients.</w:t>
      </w:r>
    </w:p>
    <w:p w14:paraId="38F581DD" w14:textId="77777777" w:rsidR="00FF669A" w:rsidRPr="00903F97" w:rsidRDefault="00FF669A" w:rsidP="00FF669A">
      <m:oMathPara>
        <m:oMath>
          <m:r>
            <w:rPr>
              <w:rFonts w:ascii="Cambria Math" w:hAnsi="Cambria Math"/>
            </w:rPr>
            <m:t xml:space="preserve">K=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mr>
          </m:m>
        </m:oMath>
      </m:oMathPara>
    </w:p>
    <w:p w14:paraId="3D83DA12" w14:textId="77777777" w:rsidR="00FF669A" w:rsidRPr="00F54998" w:rsidRDefault="00FF669A" w:rsidP="00FF669A">
      <m:oMathPara>
        <m:oMath>
          <m:r>
            <w:rPr>
              <w:rFonts w:ascii="Cambria Math" w:hAnsi="Cambria Math"/>
            </w:rPr>
            <m:t xml:space="preserve">C=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e>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mr>
          </m:m>
        </m:oMath>
      </m:oMathPara>
    </w:p>
    <w:p w14:paraId="0651B5C4" w14:textId="77777777" w:rsidR="00FF669A" w:rsidRPr="00903F97" w:rsidRDefault="00FF669A" w:rsidP="00FF669A">
      <m:oMathPara>
        <m:oMath>
          <m:r>
            <w:rPr>
              <w:rFonts w:ascii="Cambria Math" w:hAnsi="Cambria Math"/>
            </w:rPr>
            <m:t xml:space="preserve">M=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e>
            </m:mr>
            <m:mr>
              <m:e>
                <m:sSub>
                  <m:sSubPr>
                    <m:ctrlPr>
                      <w:rPr>
                        <w:rFonts w:ascii="Cambria Math" w:hAnsi="Cambria Math"/>
                        <w:i/>
                      </w:rPr>
                    </m:ctrlPr>
                  </m:sSubPr>
                  <m:e>
                    <m:r>
                      <w:rPr>
                        <w:rFonts w:ascii="Cambria Math" w:hAnsi="Cambria Math"/>
                      </w:rPr>
                      <m:t>M</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mr>
          </m:m>
        </m:oMath>
      </m:oMathPara>
    </w:p>
    <w:p w14:paraId="07B6CFC9" w14:textId="77777777" w:rsidR="00FF669A" w:rsidRDefault="00FF669A" w:rsidP="00FF669A">
      <w:r>
        <w:t>For generality, added mass coefficients (</w:t>
      </w:r>
      <m:oMath>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oMath>
      <w:r>
        <w:t>) are included in the matrices above.</w:t>
      </w:r>
    </w:p>
    <w:p w14:paraId="0B4E129C" w14:textId="77777777" w:rsidR="00FF669A" w:rsidRDefault="00FF669A" w:rsidP="00FF669A">
      <m:oMath>
        <m:r>
          <w:rPr>
            <w:rFonts w:ascii="Cambria Math" w:hAnsi="Cambria Math"/>
          </w:rPr>
          <m:t>G</m:t>
        </m:r>
      </m:oMath>
      <w:r>
        <w:t xml:space="preserve"> denotes the measured flexibility matrix, whilst H represents the (to be) estimated test system impedance. This estimated system is the model assumed to best represent the actual test system or element.</w:t>
      </w:r>
    </w:p>
    <w:p w14:paraId="4D2CB42D" w14:textId="77777777" w:rsidR="00FF669A" w:rsidRDefault="00FF669A" w:rsidP="00FF669A">
      <w:pPr>
        <w:rPr>
          <w:lang w:val="en-US"/>
        </w:rPr>
      </w:pPr>
      <w:r>
        <w:t>In the present method, the flexibility coefficients (</w:t>
      </w:r>
      <m:oMath>
        <m:r>
          <w:rPr>
            <w:rFonts w:ascii="Cambria Math" w:hAnsi="Cambria Math"/>
          </w:rPr>
          <m:t>G</m:t>
        </m:r>
      </m:oMath>
      <w:r>
        <w:t>) work as weight functions of the errors in a minimization procedure. Whenever the flexibility coefficients are large, the error is also penalised by a larger value</w:t>
      </w:r>
      <w:r w:rsidRPr="00933813">
        <w:rPr>
          <w:highlight w:val="yellow"/>
        </w:rPr>
        <w:t>. As a result, the minimization procedure will become better in the neighbourhood of the system resonances (natural frequencies) where the dynamic flexibilities are maxima (i.e. null dynamic stiffness, (</w:t>
      </w:r>
      <m:oMath>
        <m:sSup>
          <m:sSupPr>
            <m:ctrlPr>
              <w:rPr>
                <w:rFonts w:ascii="Cambria Math" w:hAnsi="Cambria Math"/>
                <w:i/>
                <w:highlight w:val="yellow"/>
                <w:lang w:val="en-US"/>
              </w:rPr>
            </m:ctrlPr>
          </m:sSupPr>
          <m:e>
            <m:r>
              <w:rPr>
                <w:rFonts w:ascii="Cambria Math" w:hAnsi="Cambria Math"/>
                <w:highlight w:val="yellow"/>
                <w:lang w:val="en-US"/>
              </w:rPr>
              <m:t>K-ω</m:t>
            </m:r>
          </m:e>
          <m:sup>
            <m:r>
              <w:rPr>
                <w:rFonts w:ascii="Cambria Math" w:hAnsi="Cambria Math"/>
                <w:highlight w:val="yellow"/>
                <w:lang w:val="en-US"/>
              </w:rPr>
              <m:t>2</m:t>
            </m:r>
          </m:sup>
        </m:sSup>
        <m:r>
          <w:rPr>
            <w:rFonts w:ascii="Cambria Math" w:hAnsi="Cambria Math"/>
            <w:highlight w:val="yellow"/>
            <w:lang w:val="en-US"/>
          </w:rPr>
          <m:t>M)=0</m:t>
        </m:r>
      </m:oMath>
      <w:r w:rsidRPr="00933813">
        <w:rPr>
          <w:highlight w:val="yellow"/>
          <w:lang w:val="en-US"/>
        </w:rPr>
        <w:t>.</w:t>
      </w:r>
      <w:r>
        <w:rPr>
          <w:lang w:val="en-US"/>
        </w:rPr>
        <w:t xml:space="preserve"> The measurements containing resonance regions have more weight on the fitted system parameters. </w:t>
      </w:r>
      <w:r w:rsidRPr="004C3221">
        <w:rPr>
          <w:highlight w:val="yellow"/>
          <w:lang w:val="en-US"/>
        </w:rPr>
        <w:t>External forcing functions exciting the test system resonances are more reliable because at those frequencies the system is more sensitive, and the measurements are accomplished with larger signal to noise ratio.</w:t>
      </w:r>
    </w:p>
    <w:p w14:paraId="47090374" w14:textId="77777777" w:rsidR="00FF669A" w:rsidRDefault="00FF669A" w:rsidP="00FF669A">
      <w:pPr>
        <w:rPr>
          <w:lang w:val="en-US"/>
        </w:rPr>
      </w:pPr>
      <w:r>
        <w:rPr>
          <w:lang w:val="en-US"/>
        </w:rPr>
        <w:t xml:space="preserve">In addition, it is precisely around the resonant frequencies where all physical parameters (mass, damping and stiffness) most affect appreciably the system response. For “too low” frequencies, the important parameter is the stiffness, while for “too high” frequencies, the inertia dominates the response. </w:t>
      </w:r>
      <w:r w:rsidRPr="00992925">
        <w:rPr>
          <w:highlight w:val="yellow"/>
          <w:lang w:val="en-US"/>
        </w:rPr>
        <w:t>Only near resonance do all three parameters have an important effect on the system amplitude response.</w:t>
      </w:r>
    </w:p>
    <w:p w14:paraId="3FD66291" w14:textId="77777777" w:rsidR="00FF669A" w:rsidRDefault="00FF669A" w:rsidP="00FF669A">
      <w:pPr>
        <w:rPr>
          <w:lang w:val="en-US"/>
        </w:rPr>
      </w:pPr>
      <w:r>
        <w:rPr>
          <w:lang w:val="en-US"/>
        </w:rPr>
        <w:t>It is therefore more accurate to minimize the approximation errors using</w:t>
      </w:r>
    </w:p>
    <w:p w14:paraId="1E901DF5" w14:textId="77777777" w:rsidR="00FF669A" w:rsidRDefault="00FF669A" w:rsidP="00FF669A">
      <w:pPr>
        <w:jc w:val="center"/>
        <w:rPr>
          <w:lang w:val="en-US"/>
        </w:rPr>
      </w:pPr>
      <m:oMathPara>
        <m:oMath>
          <m:r>
            <w:rPr>
              <w:rFonts w:ascii="Cambria Math" w:hAnsi="Cambria Math"/>
              <w:lang w:val="en-US"/>
            </w:rPr>
            <m:t>G</m:t>
          </m:r>
          <m:r>
            <m:rPr>
              <m:sty m:val="p"/>
            </m:rPr>
            <w:rPr>
              <w:rFonts w:ascii="Cambria Math" w:hAnsi="Cambria Math"/>
              <w:lang w:val="en-US"/>
            </w:rPr>
            <m:t>.</m:t>
          </m:r>
          <m:r>
            <w:rPr>
              <w:rFonts w:ascii="Cambria Math" w:hAnsi="Cambria Math"/>
              <w:lang w:val="en-US"/>
            </w:rPr>
            <m:t>H</m:t>
          </m:r>
          <m:r>
            <m:rPr>
              <m:sty m:val="p"/>
            </m:rPr>
            <w:rPr>
              <w:rFonts w:ascii="Cambria Math" w:hAnsi="Cambria Math"/>
              <w:lang w:val="en-US"/>
            </w:rPr>
            <m:t>=</m:t>
          </m:r>
          <m:r>
            <w:rPr>
              <w:rFonts w:ascii="Cambria Math" w:hAnsi="Cambria Math"/>
              <w:lang w:val="en-US"/>
            </w:rPr>
            <m:t>G</m:t>
          </m:r>
          <m:d>
            <m:dPr>
              <m:begChr m:val="["/>
              <m:endChr m:val="]"/>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K</m:t>
                  </m:r>
                  <m:r>
                    <m:rPr>
                      <m:sty m:val="p"/>
                    </m:rPr>
                    <w:rPr>
                      <w:rFonts w:ascii="Cambria Math" w:hAnsi="Cambria Math"/>
                      <w:lang w:val="en-US"/>
                    </w:rPr>
                    <m:t>-</m:t>
                  </m:r>
                  <m:r>
                    <w:rPr>
                      <w:rFonts w:ascii="Cambria Math" w:hAnsi="Cambria Math"/>
                      <w:lang w:val="en-US"/>
                    </w:rPr>
                    <m:t>ω</m:t>
                  </m:r>
                </m:e>
                <m:sup>
                  <m:r>
                    <m:rPr>
                      <m:sty m:val="p"/>
                    </m:rPr>
                    <w:rPr>
                      <w:rFonts w:ascii="Cambria Math" w:hAnsi="Cambria Math"/>
                      <w:lang w:val="en-US"/>
                    </w:rPr>
                    <m:t>2</m:t>
                  </m:r>
                </m:sup>
              </m:sSup>
              <m:r>
                <w:rPr>
                  <w:rFonts w:ascii="Cambria Math" w:hAnsi="Cambria Math"/>
                  <w:lang w:val="en-US"/>
                </w:rPr>
                <m:t>M</m:t>
              </m:r>
              <m:r>
                <m:rPr>
                  <m:sty m:val="p"/>
                </m:rPr>
                <w:rPr>
                  <w:rFonts w:ascii="Cambria Math" w:hAnsi="Cambria Math"/>
                  <w:lang w:val="en-US"/>
                </w:rPr>
                <m:t>+</m:t>
              </m:r>
              <m:r>
                <w:rPr>
                  <w:rFonts w:ascii="Cambria Math" w:hAnsi="Cambria Math"/>
                  <w:lang w:val="en-US"/>
                </w:rPr>
                <m:t>iωC</m:t>
              </m:r>
            </m:e>
          </m:d>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e</m:t>
          </m:r>
        </m:oMath>
      </m:oMathPara>
    </w:p>
    <w:p w14:paraId="19DA0C35" w14:textId="77777777" w:rsidR="00FF669A" w:rsidRDefault="00FF669A" w:rsidP="00FF669A">
      <w:pPr>
        <w:rPr>
          <w:lang w:val="en-US"/>
        </w:rPr>
      </w:pPr>
      <w:r w:rsidRPr="00AF0E62">
        <w:rPr>
          <w:lang w:val="en-US"/>
        </w:rPr>
        <w:t>rather than a direct curve fitting of impedances, however the procedure leads to a complex minimization scheme.</w:t>
      </w:r>
    </w:p>
    <w:p w14:paraId="5D131CAD" w14:textId="77777777" w:rsidR="00FF669A" w:rsidRDefault="00FF669A" w:rsidP="00FF669A">
      <w:pPr>
        <w:rPr>
          <w:lang w:val="en-US"/>
        </w:rPr>
      </w:pPr>
      <w:r>
        <w:rPr>
          <w:lang w:val="en-US"/>
        </w:rPr>
        <w:t xml:space="preserve">Write the impedance matrix </w:t>
      </w:r>
      <m:oMath>
        <m:r>
          <w:rPr>
            <w:rFonts w:ascii="Cambria Math" w:hAnsi="Cambria Math"/>
            <w:lang w:val="en-US"/>
          </w:rPr>
          <m:t>H</m:t>
        </m:r>
      </m:oMath>
      <w:r>
        <w:rPr>
          <w:lang w:val="en-US"/>
        </w:rPr>
        <w:t xml:space="preserve"> representing the test system or test element as</w:t>
      </w:r>
    </w:p>
    <w:p w14:paraId="4140075E" w14:textId="77777777" w:rsidR="00FF669A" w:rsidRPr="00881719" w:rsidRDefault="00FF669A" w:rsidP="00FF669A">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ω)</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oMath>
      </m:oMathPara>
    </w:p>
    <w:p w14:paraId="506777EA" w14:textId="77777777" w:rsidR="00FF669A" w:rsidRDefault="00FF669A" w:rsidP="00FF669A">
      <w:pPr>
        <w:rPr>
          <w:lang w:val="en-US"/>
        </w:rPr>
      </w:pPr>
      <w:r>
        <w:rPr>
          <w:lang w:val="en-US"/>
        </w:rPr>
        <w:t xml:space="preserve">with </w:t>
      </w:r>
      <m:oMath>
        <m:r>
          <w:rPr>
            <w:rFonts w:ascii="Cambria Math" w:hAnsi="Cambria Math"/>
            <w:lang w:val="en-US"/>
          </w:rPr>
          <m:t>i=</m:t>
        </m:r>
        <m:rad>
          <m:radPr>
            <m:degHide m:val="1"/>
            <m:ctrlPr>
              <w:rPr>
                <w:rFonts w:ascii="Cambria Math" w:hAnsi="Cambria Math"/>
                <w:i/>
                <w:lang w:val="en-US"/>
              </w:rPr>
            </m:ctrlPr>
          </m:radPr>
          <m:deg/>
          <m:e>
            <m:r>
              <w:rPr>
                <w:rFonts w:ascii="Cambria Math" w:hAnsi="Cambria Math"/>
                <w:lang w:val="en-US"/>
              </w:rPr>
              <m:t>-1</m:t>
            </m:r>
          </m:e>
        </m:rad>
      </m:oMath>
      <w:r>
        <w:rPr>
          <w:lang w:val="en-US"/>
        </w:rPr>
        <w:t xml:space="preserve"> and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Thus, at each discrete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1,2…,n</m:t>
        </m:r>
      </m:oMath>
      <w:r>
        <w:rPr>
          <w:lang w:val="en-US"/>
        </w:rPr>
        <w:t>)</w:t>
      </w:r>
    </w:p>
    <w:p w14:paraId="2C7032E3" w14:textId="77777777" w:rsidR="00FF669A" w:rsidRPr="00FF0BDB" w:rsidRDefault="00FF669A" w:rsidP="00FF669A">
      <w:pPr>
        <w:rPr>
          <w:lang w:val="en-US"/>
        </w:rPr>
      </w:pPr>
      <m:oMathPara>
        <m:oMath>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ω</m:t>
                  </m:r>
                </m:e>
                <m:sub>
                  <m:r>
                    <w:rPr>
                      <w:rFonts w:ascii="Cambria Math" w:hAnsi="Cambria Math"/>
                      <w:lang w:val="en-US"/>
                    </w:rPr>
                    <m:t>k</m:t>
                  </m:r>
                </m:sub>
                <m:sup>
                  <m:r>
                    <w:rPr>
                      <w:rFonts w:ascii="Cambria Math" w:hAnsi="Cambria Math"/>
                      <w:lang w:val="en-US"/>
                    </w:rPr>
                    <m:t>2</m:t>
                  </m:r>
                </m:sup>
              </m:sSub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675CF100" w14:textId="77777777" w:rsidR="00FF669A" w:rsidRDefault="00FF669A" w:rsidP="00FF669A">
      <w:pPr>
        <w:rPr>
          <w:lang w:val="en-US"/>
        </w:rPr>
      </w:pPr>
      <w:r>
        <w:rPr>
          <w:lang w:val="en-US"/>
        </w:rPr>
        <w:t xml:space="preserve">L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oMath>
    </w:p>
    <w:p w14:paraId="7396723A" w14:textId="77777777" w:rsidR="00FF669A" w:rsidRDefault="00FF669A" w:rsidP="00FF669A">
      <w:pPr>
        <w:rPr>
          <w:lang w:val="en-US"/>
        </w:rPr>
      </w:pPr>
      <w:r>
        <w:rPr>
          <w:lang w:val="en-US"/>
        </w:rPr>
        <w:t>therefore</w:t>
      </w:r>
    </w:p>
    <w:p w14:paraId="6DA9041E" w14:textId="77777777" w:rsidR="00FF669A" w:rsidRPr="00881719" w:rsidRDefault="00FF669A" w:rsidP="00FF669A">
      <w:pP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080FE638" w14:textId="77777777" w:rsidR="00FF669A" w:rsidRDefault="00FF669A" w:rsidP="00FF669A">
      <w:pPr>
        <w:rPr>
          <w:lang w:val="en-US"/>
        </w:rPr>
      </w:pPr>
    </w:p>
    <w:p w14:paraId="64FF946F" w14:textId="77777777" w:rsidR="00FF669A" w:rsidRPr="00AF0E62" w:rsidRDefault="00FF669A" w:rsidP="00FF669A">
      <w:pPr>
        <w:rPr>
          <w:lang w:val="en-US"/>
        </w:rPr>
      </w:pPr>
    </w:p>
    <w:p w14:paraId="3BEE58F7" w14:textId="77777777" w:rsidR="00FF669A" w:rsidRDefault="00FF669A" w:rsidP="00A83AD3">
      <w:pPr>
        <w:pStyle w:val="Heading2"/>
      </w:pPr>
      <w:proofErr w:type="spellStart"/>
      <w:r>
        <w:t>Dietl</w:t>
      </w:r>
      <w:proofErr w:type="spellEnd"/>
      <w:r>
        <w:t xml:space="preserve"> Thesis</w:t>
      </w:r>
    </w:p>
    <w:p w14:paraId="41D7D21F" w14:textId="77777777" w:rsidR="00FF669A" w:rsidRDefault="00FF669A" w:rsidP="00FF669A">
      <w:r>
        <w:t>Identification of equivalent stiffness and damping coefficients  - Estimation of frequency response and coherence functions</w:t>
      </w:r>
    </w:p>
    <w:p w14:paraId="0FA4D9AA" w14:textId="77777777" w:rsidR="00FF669A" w:rsidRDefault="00FF669A" w:rsidP="00FF669A">
      <w:r>
        <w:t xml:space="preserve">Based on measured frequency response functions </w:t>
      </w:r>
      <m:oMath>
        <m:r>
          <w:rPr>
            <w:rFonts w:ascii="Cambria Math" w:hAnsi="Cambria Math"/>
          </w:rPr>
          <m:t>H(jω)</m:t>
        </m:r>
      </m:oMath>
      <w:r>
        <w:t xml:space="preserve">. An FRF describes the ratio between the spectrum of vibration response </w:t>
      </w:r>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oMath>
      <w:r>
        <w:t xml:space="preserve"> and the spectrum of the rotor excitation force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oMath>
      <w:r>
        <w:t>.</w:t>
      </w:r>
    </w:p>
    <w:p w14:paraId="423EFF89" w14:textId="77777777" w:rsidR="00FF669A" w:rsidRPr="00534228" w:rsidRDefault="00FF669A" w:rsidP="00FF669A">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t)</m:t>
                  </m:r>
                </m:e>
              </m:d>
            </m:num>
            <m:den>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t)</m:t>
                  </m:r>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num>
            <m:den>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den>
          </m:f>
        </m:oMath>
      </m:oMathPara>
    </w:p>
    <w:p w14:paraId="05DE0E21" w14:textId="77777777" w:rsidR="00FF669A" w:rsidRDefault="00FF669A" w:rsidP="00FF669A">
      <w:r>
        <w:t xml:space="preserve">where (*) indicates complex conjugate quantities. </w:t>
      </w:r>
      <m:oMath>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oMath>
      <w:r>
        <w:t xml:space="preserve"> denotes the real-valued auto power spectrum, while </w:t>
      </w:r>
      <m:oMath>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oMath>
      <w:r>
        <w:t xml:space="preserve"> is the complex-valued cross power spectrum. </w:t>
      </w:r>
    </w:p>
    <w:p w14:paraId="32D0B5EC" w14:textId="77777777" w:rsidR="00FF669A" w:rsidRDefault="00FF669A" w:rsidP="00FF669A">
      <w:r>
        <w:t xml:space="preserve">Averaged quantities can be used when estimating the FRFs from several imperfect measurements (pulse takes a rolling average of 3). The response function is estimated as follows (34 from </w:t>
      </w:r>
      <w:proofErr w:type="spellStart"/>
      <w:r>
        <w:t>Dietl</w:t>
      </w:r>
      <w:proofErr w:type="spellEnd"/>
      <w:r>
        <w:t xml:space="preserve"> – Hewlett Packard, The fundamentals of signal analysis, Application Note 243, 1990).</w:t>
      </w:r>
    </w:p>
    <w:p w14:paraId="0BDFDF7A" w14:textId="77777777" w:rsidR="00FF669A" w:rsidRPr="000D606D" w:rsidRDefault="00FF669A" w:rsidP="00FF669A">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268CFC66" w14:textId="77777777" w:rsidR="00FF669A" w:rsidRDefault="00FF669A" w:rsidP="00FF669A">
      <w:r>
        <w:t xml:space="preserve">Where </w:t>
      </w:r>
      <m:oMath>
        <m:d>
          <m:dPr>
            <m:ctrlPr>
              <w:rPr>
                <w:rFonts w:ascii="Cambria Math" w:hAnsi="Cambria Math"/>
                <w:i/>
              </w:rPr>
            </m:ctrlPr>
          </m:dPr>
          <m:e>
            <m:acc>
              <m:accPr>
                <m:chr m:val="̅"/>
                <m:ctrlPr>
                  <w:rPr>
                    <w:rFonts w:ascii="Cambria Math" w:hAnsi="Cambria Math"/>
                    <w:i/>
                  </w:rPr>
                </m:ctrlPr>
              </m:accPr>
              <m:e/>
            </m:acc>
          </m:e>
        </m:d>
      </m:oMath>
      <w:r>
        <w:t xml:space="preserve"> represents the average quantities. The power spectra are therefore averaged before computing the FRFs. The coherence function, </w:t>
      </w:r>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oMath>
      <w:r>
        <w:t>, is used to indicate the quality of the FRF-estimation:</w:t>
      </w:r>
    </w:p>
    <w:p w14:paraId="09BBADEC" w14:textId="77777777" w:rsidR="00FF669A" w:rsidRPr="00186A1D" w:rsidRDefault="00FF669A" w:rsidP="00FF669A">
      <m:oMathPara>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e>
                  </m:d>
                </m:e>
                <m:sup>
                  <m:r>
                    <w:rPr>
                      <w:rFonts w:ascii="Cambria Math" w:hAnsi="Cambria Math"/>
                    </w:rPr>
                    <m:t>2</m:t>
                  </m:r>
                </m:sup>
              </m:sSup>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X</m:t>
                  </m:r>
                </m:sub>
              </m:sSub>
              <m:r>
                <w:rPr>
                  <w:rFonts w:ascii="Cambria Math" w:hAnsi="Cambria Math"/>
                </w:rPr>
                <m:t>(ω)</m:t>
              </m:r>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000BFA8C" w14:textId="77777777" w:rsidR="00FF669A" w:rsidRPr="000D606D" w:rsidRDefault="00FF669A" w:rsidP="00FF669A">
      <w:r>
        <w:t xml:space="preserve">A value of </w:t>
      </w:r>
      <m:oMath>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1</m:t>
        </m:r>
      </m:oMath>
      <w:r>
        <w:t xml:space="preserve"> indicates an undisturbed signal. Signals corrupted by noise will have a value of </w:t>
      </w:r>
      <m:oMath>
        <m:sSup>
          <m:sSupPr>
            <m:ctrlPr>
              <w:rPr>
                <w:rFonts w:ascii="Cambria Math" w:hAnsi="Cambria Math"/>
                <w:i/>
              </w:rPr>
            </m:ctrlPr>
          </m:sSupPr>
          <m:e>
            <m:r>
              <w:rPr>
                <w:rFonts w:ascii="Cambria Math" w:hAnsi="Cambria Math"/>
              </w:rPr>
              <m:t>0≤γ</m:t>
            </m:r>
          </m:e>
          <m:sup>
            <m:r>
              <w:rPr>
                <w:rFonts w:ascii="Cambria Math" w:hAnsi="Cambria Math"/>
              </w:rPr>
              <m:t>2</m:t>
            </m:r>
          </m:sup>
        </m:sSup>
        <m:r>
          <w:rPr>
            <w:rFonts w:ascii="Cambria Math" w:hAnsi="Cambria Math"/>
          </w:rPr>
          <m:t>&lt;1</m:t>
        </m:r>
      </m:oMath>
      <w:r>
        <w:t>.</w:t>
      </w:r>
    </w:p>
    <w:p w14:paraId="66978F18" w14:textId="77777777" w:rsidR="00FF669A" w:rsidRDefault="00FF669A" w:rsidP="00FF669A"/>
    <w:p w14:paraId="5F597B70" w14:textId="77777777" w:rsidR="00FF669A" w:rsidRDefault="00FF669A" w:rsidP="00FF669A"/>
    <w:p w14:paraId="06E15880" w14:textId="77777777" w:rsidR="00FF669A" w:rsidRDefault="00FF669A" w:rsidP="00FF669A"/>
    <w:p w14:paraId="0E0CCDB1" w14:textId="77777777" w:rsidR="00FF669A" w:rsidRPr="00F54998" w:rsidRDefault="00FF669A" w:rsidP="00FF669A"/>
    <w:p w14:paraId="1C3BB2B4" w14:textId="77777777" w:rsidR="00FF669A" w:rsidRPr="00F54998" w:rsidRDefault="00FF669A" w:rsidP="00FF669A"/>
    <w:p w14:paraId="39436E18" w14:textId="77777777" w:rsidR="00FF669A" w:rsidRDefault="00FF669A" w:rsidP="00FF669A">
      <w:pPr>
        <w:rPr>
          <w:lang w:val="en-US"/>
        </w:rPr>
      </w:pPr>
    </w:p>
    <w:p w14:paraId="6AE36C3A" w14:textId="77777777" w:rsidR="00FF669A" w:rsidRDefault="00FF669A" w:rsidP="00FF669A">
      <w:pPr>
        <w:rPr>
          <w:lang w:val="en-US"/>
        </w:rPr>
      </w:pPr>
    </w:p>
    <w:p w14:paraId="31BBE149" w14:textId="77777777" w:rsidR="00FF669A" w:rsidRPr="003A3816" w:rsidRDefault="00FF669A" w:rsidP="00FF669A">
      <w:pPr>
        <w:rPr>
          <w:szCs w:val="28"/>
          <w:lang w:val="en-US"/>
        </w:rPr>
      </w:pPr>
      <w:r>
        <w:rPr>
          <w:lang w:val="en-US"/>
        </w:rPr>
        <w:t xml:space="preserve"> </w:t>
      </w:r>
    </w:p>
    <w:p w14:paraId="0FBE7CDF" w14:textId="77777777" w:rsidR="00FF669A" w:rsidRPr="003A3816" w:rsidRDefault="00FF669A" w:rsidP="00FF669A">
      <w:pPr>
        <w:rPr>
          <w:szCs w:val="28"/>
          <w:lang w:val="en-US"/>
        </w:rPr>
      </w:pPr>
    </w:p>
    <w:p w14:paraId="19C93834" w14:textId="77777777" w:rsidR="00FF669A" w:rsidRPr="003A3816" w:rsidRDefault="00FF669A" w:rsidP="00FF669A">
      <w:pPr>
        <w:rPr>
          <w:szCs w:val="28"/>
          <w:lang w:val="en-US"/>
        </w:rPr>
      </w:pPr>
    </w:p>
    <w:p w14:paraId="577DD76A" w14:textId="77777777" w:rsidR="00FF669A" w:rsidRPr="003A3816" w:rsidRDefault="00FF669A" w:rsidP="00FF669A">
      <w:pPr>
        <w:rPr>
          <w:szCs w:val="28"/>
          <w:lang w:val="en-US"/>
        </w:rPr>
      </w:pPr>
      <w:r w:rsidRPr="003A3816">
        <w:rPr>
          <w:szCs w:val="28"/>
          <w:lang w:val="en-US"/>
        </w:rPr>
        <w:t>Defined from linearized system</w:t>
      </w:r>
    </w:p>
    <w:p w14:paraId="11BDE403" w14:textId="77777777" w:rsidR="00FF669A" w:rsidRPr="00D07819" w:rsidRDefault="00FF669A" w:rsidP="00FF669A">
      <w:pPr>
        <w:jc w:val="center"/>
      </w:pPr>
      <w:r>
        <w:rPr>
          <w:noProof/>
        </w:rPr>
        <w:drawing>
          <wp:inline distT="0" distB="0" distL="0" distR="0" wp14:anchorId="1937BD8A" wp14:editId="0A6F060B">
            <wp:extent cx="3200400" cy="37615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4499" cy="3766328"/>
                    </a:xfrm>
                    <a:prstGeom prst="rect">
                      <a:avLst/>
                    </a:prstGeom>
                    <a:noFill/>
                    <a:ln>
                      <a:noFill/>
                    </a:ln>
                  </pic:spPr>
                </pic:pic>
              </a:graphicData>
            </a:graphic>
          </wp:inline>
        </w:drawing>
      </w:r>
    </w:p>
    <w:p w14:paraId="3CE10D26" w14:textId="77777777" w:rsidR="00FF669A" w:rsidRDefault="00FF669A" w:rsidP="00FF669A"/>
    <w:p w14:paraId="20C23E47" w14:textId="77777777" w:rsidR="00FF669A" w:rsidRDefault="00FF669A" w:rsidP="00FF669A"/>
    <w:p w14:paraId="56DBEA9B" w14:textId="77777777" w:rsidR="00FF669A" w:rsidRDefault="00FF669A" w:rsidP="00FF669A"/>
    <w:p w14:paraId="4DC41AB8" w14:textId="77777777" w:rsidR="00FF669A" w:rsidRDefault="00FF669A" w:rsidP="00A83AD3">
      <w:pPr>
        <w:pStyle w:val="Heading1"/>
      </w:pPr>
      <w:bookmarkStart w:id="10" w:name="_Toc103067448"/>
      <w:r>
        <w:lastRenderedPageBreak/>
        <w:t>Experimental Test</w:t>
      </w:r>
      <w:bookmarkEnd w:id="10"/>
    </w:p>
    <w:p w14:paraId="7741D996" w14:textId="2D9AD5F7" w:rsidR="00FF669A" w:rsidRDefault="00FF669A" w:rsidP="00A83AD3">
      <w:pPr>
        <w:pStyle w:val="Heading2"/>
      </w:pPr>
      <w:bookmarkStart w:id="11" w:name="_Toc103067449"/>
      <w:r>
        <w:t xml:space="preserve">Rig </w:t>
      </w:r>
      <w:r w:rsidRPr="00A83AD3">
        <w:t>Overview</w:t>
      </w:r>
      <w:r>
        <w:t xml:space="preserve"> and Modifications</w:t>
      </w:r>
      <w:bookmarkEnd w:id="11"/>
    </w:p>
    <w:p w14:paraId="280F2013" w14:textId="1FCA287F" w:rsidR="00A74FDA" w:rsidRPr="00A74FDA" w:rsidRDefault="00A74FDA" w:rsidP="00A74FDA">
      <w:r>
        <w:t xml:space="preserve">The experimental rig used in </w:t>
      </w:r>
    </w:p>
    <w:p w14:paraId="34453A0B" w14:textId="13707F7C" w:rsidR="00FF669A" w:rsidRDefault="00FF669A" w:rsidP="00E951E4">
      <w:pPr>
        <w:pStyle w:val="Heading3"/>
      </w:pPr>
      <w:r>
        <w:t>Shaft</w:t>
      </w:r>
    </w:p>
    <w:p w14:paraId="5DD77470" w14:textId="77777777" w:rsidR="00A74FDA" w:rsidRPr="00A74FDA" w:rsidRDefault="00A74FDA" w:rsidP="00A74FDA"/>
    <w:p w14:paraId="5ED076DC" w14:textId="38226B75" w:rsidR="00FF669A" w:rsidRDefault="00FF669A" w:rsidP="00E951E4">
      <w:pPr>
        <w:pStyle w:val="Heading3"/>
      </w:pPr>
      <w:r>
        <w:t>Axial Load (DGBB)</w:t>
      </w:r>
    </w:p>
    <w:p w14:paraId="1B813BA7" w14:textId="13081F6B" w:rsidR="00EA39B0" w:rsidRPr="00EA39B0" w:rsidRDefault="007361F7" w:rsidP="00C61B63">
      <w:r>
        <w:t xml:space="preserve">Axial preload is applied to the bearing </w:t>
      </w:r>
      <w:r w:rsidR="004A33A2">
        <w:t>as a fixed preload against the outer bearing race. The inner races of both bearings are con</w:t>
      </w:r>
      <w:r w:rsidR="00DF5806">
        <w:t xml:space="preserve">strained axially against in shoulder of the shaft, with </w:t>
      </w:r>
      <w:r w:rsidR="00E75794">
        <w:t>the outer race being able to displace laterally relative to their fixed position.</w:t>
      </w:r>
      <w:r w:rsidR="007C218A">
        <w:t xml:space="preserve"> </w:t>
      </w:r>
      <w:r w:rsidR="00E64CDF">
        <w:t xml:space="preserve">A bearing cap </w:t>
      </w:r>
      <w:r w:rsidR="001A7422">
        <w:t>constrains</w:t>
      </w:r>
      <w:r w:rsidR="00E64CDF">
        <w:t xml:space="preserve"> the motion of the shaft at the motor end of the assembly, </w:t>
      </w:r>
      <w:r w:rsidR="001A7422">
        <w:t xml:space="preserve">exerting a reaction force and hence an equal relative </w:t>
      </w:r>
      <w:r w:rsidR="001A19FF">
        <w:t xml:space="preserve">displacement of the races. </w:t>
      </w:r>
      <w:r w:rsidR="001A19FF">
        <w:t xml:space="preserve">The preload is applied using either a hydraulic ram, or a screw jack with a load cell in-situ to measure precise preload. Fitment </w:t>
      </w:r>
      <w:r w:rsidR="001A19FF" w:rsidRPr="00E64CDF">
        <w:rPr>
          <w:highlight w:val="yellow"/>
        </w:rPr>
        <w:t>(h7 etc)</w:t>
      </w:r>
      <w:r w:rsidR="001A19FF">
        <w:t>.</w:t>
      </w:r>
    </w:p>
    <w:p w14:paraId="7E6CBEF8" w14:textId="2127B647" w:rsidR="00FF669A" w:rsidRDefault="00FF669A" w:rsidP="00E951E4">
      <w:pPr>
        <w:pStyle w:val="Heading3"/>
      </w:pPr>
      <w:r>
        <w:t>Torque Transducer</w:t>
      </w:r>
    </w:p>
    <w:p w14:paraId="0B88793F" w14:textId="7B66316D" w:rsidR="00B7031A" w:rsidRPr="00B7031A" w:rsidRDefault="00D940AE" w:rsidP="00B7031A">
      <w:r>
        <w:t xml:space="preserve">A RWT421-EC-KG torque transducer </w:t>
      </w:r>
      <w:r>
        <w:t xml:space="preserve">was </w:t>
      </w:r>
      <w:r w:rsidR="007F7920">
        <w:t>mounted</w:t>
      </w:r>
      <w:r>
        <w:t xml:space="preserve"> between the motor and shaft</w:t>
      </w:r>
      <w:r w:rsidR="0055027F">
        <w:t>.</w:t>
      </w:r>
      <w:r>
        <w:t xml:space="preserve"> This </w:t>
      </w:r>
      <w:r w:rsidR="001A3FCA">
        <w:t xml:space="preserve">has a rotational speed rating of 15 000 rpm, and a </w:t>
      </w:r>
      <w:r w:rsidR="001A3FCA" w:rsidRPr="0055027F">
        <w:rPr>
          <w:highlight w:val="yellow"/>
        </w:rPr>
        <w:t xml:space="preserve">torque limit of </w:t>
      </w:r>
      <w:r w:rsidR="0055027F" w:rsidRPr="0055027F">
        <w:rPr>
          <w:highlight w:val="yellow"/>
        </w:rPr>
        <w:t>25Nm(??)</w:t>
      </w:r>
    </w:p>
    <w:p w14:paraId="2CE72343" w14:textId="4DA31B7B" w:rsidR="00FF669A" w:rsidRDefault="00FF669A" w:rsidP="00E951E4">
      <w:pPr>
        <w:pStyle w:val="Heading3"/>
      </w:pPr>
      <w:r>
        <w:t>Impact Mechanism</w:t>
      </w:r>
    </w:p>
    <w:p w14:paraId="05621D12" w14:textId="1C8B1F8B" w:rsidR="00E32096" w:rsidRDefault="00E32096" w:rsidP="00E32096">
      <w:r>
        <w:t>Impact hammer</w:t>
      </w:r>
    </w:p>
    <w:p w14:paraId="2045E563" w14:textId="3254B39B" w:rsidR="00E32096" w:rsidRDefault="00E32096" w:rsidP="00E32096">
      <w:r>
        <w:t xml:space="preserve">Data acquisition rate using B&amp;K Pulse </w:t>
      </w:r>
      <w:proofErr w:type="spellStart"/>
      <w:r>
        <w:t>Labshop</w:t>
      </w:r>
      <w:proofErr w:type="spellEnd"/>
      <w:r>
        <w:t>. Extract the time and fre</w:t>
      </w:r>
      <w:r w:rsidR="00A70540">
        <w:t>quency domain signals.</w:t>
      </w:r>
    </w:p>
    <w:p w14:paraId="6B20DA3C" w14:textId="179E2E87" w:rsidR="00CC3535" w:rsidRDefault="00CC3535" w:rsidP="00CC3535">
      <w:pPr>
        <w:pStyle w:val="Heading3"/>
      </w:pPr>
      <w:r>
        <w:t>Capacitive Displacement Sensors</w:t>
      </w:r>
    </w:p>
    <w:p w14:paraId="2A6BB514" w14:textId="7B1D39E4" w:rsidR="00CC3535" w:rsidRPr="00CC3535" w:rsidRDefault="00286802" w:rsidP="00CC3535">
      <w:r>
        <w:t xml:space="preserve">Lateral displacement of the shaft in two degrees of freedom were measured using </w:t>
      </w:r>
      <w:r w:rsidR="00341A6A">
        <w:t>Micro</w:t>
      </w:r>
      <w:r w:rsidR="0055027F">
        <w:t>-</w:t>
      </w:r>
      <w:r w:rsidR="00341A6A">
        <w:t xml:space="preserve">Epsilon </w:t>
      </w:r>
      <w:r w:rsidR="00C61B63" w:rsidRPr="00C61B63">
        <w:t xml:space="preserve">CSH1-CAm1,4 </w:t>
      </w:r>
      <w:r w:rsidR="0055027F">
        <w:t>c</w:t>
      </w:r>
      <w:r w:rsidR="00C61B63" w:rsidRPr="00C61B63">
        <w:t xml:space="preserve">apacitive </w:t>
      </w:r>
      <w:r w:rsidR="0055027F">
        <w:t>d</w:t>
      </w:r>
      <w:r w:rsidR="00C61B63" w:rsidRPr="00C61B63">
        <w:t xml:space="preserve">isplacement </w:t>
      </w:r>
      <w:r w:rsidR="0055027F">
        <w:t>s</w:t>
      </w:r>
      <w:r w:rsidR="00C61B63" w:rsidRPr="00C61B63">
        <w:t>ensors</w:t>
      </w:r>
      <w:r w:rsidR="00C61B63">
        <w:t xml:space="preserve">. </w:t>
      </w:r>
      <w:r w:rsidR="0055027F">
        <w:t>These</w:t>
      </w:r>
      <w:r w:rsidR="00163CAB">
        <w:t xml:space="preserve"> sensors were selected </w:t>
      </w:r>
      <w:r w:rsidR="003F622F">
        <w:t xml:space="preserve">as they provide a non-contact </w:t>
      </w:r>
      <w:r w:rsidR="009902BD">
        <w:t xml:space="preserve">displacement measurement </w:t>
      </w:r>
      <w:r w:rsidR="000715A4">
        <w:t>over a 1 mm range to</w:t>
      </w:r>
      <w:r w:rsidR="00536D2B">
        <w:t xml:space="preserve"> a resolution of</w:t>
      </w:r>
      <w:r w:rsidR="000715A4">
        <w:t xml:space="preserve"> </w:t>
      </w:r>
      <w:r w:rsidR="000715A4">
        <w:rPr>
          <w:rFonts w:cs="Calibri"/>
        </w:rPr>
        <w:t>±</w:t>
      </w:r>
      <w:r w:rsidR="000715A4">
        <w:t>2 nm</w:t>
      </w:r>
      <w:r w:rsidR="00536D2B">
        <w:t xml:space="preserve">; within anticipated </w:t>
      </w:r>
      <w:r w:rsidR="007252E3">
        <w:t>shaft deflections calculated from initial experiments and numerical work.</w:t>
      </w:r>
      <w:r w:rsidR="001376BF">
        <w:t xml:space="preserve"> </w:t>
      </w:r>
      <w:r w:rsidR="007252E3">
        <w:t>Furthermore, due to the</w:t>
      </w:r>
      <w:r w:rsidR="00BE065C">
        <w:t xml:space="preserve"> conductivity of the shaft material, variations in the material electrical and magnetic properties would influence the measurements of inductive sensors such as eddy current </w:t>
      </w:r>
      <w:r w:rsidR="00E937FB">
        <w:t>sensors.</w:t>
      </w:r>
    </w:p>
    <w:p w14:paraId="767B16A6" w14:textId="77777777" w:rsidR="00CC3535" w:rsidRPr="00E32096" w:rsidRDefault="00CC3535" w:rsidP="00E32096"/>
    <w:p w14:paraId="3A407BDC" w14:textId="77777777" w:rsidR="00FF669A" w:rsidRDefault="00FF669A" w:rsidP="00A83AD3">
      <w:pPr>
        <w:pStyle w:val="Heading2"/>
      </w:pPr>
      <w:bookmarkStart w:id="12" w:name="_Toc103067450"/>
      <w:r w:rsidRPr="00A83AD3">
        <w:t>Equipment</w:t>
      </w:r>
      <w:bookmarkEnd w:id="12"/>
    </w:p>
    <w:p w14:paraId="56DC7B71" w14:textId="77777777" w:rsidR="00FF669A" w:rsidRDefault="00FF669A" w:rsidP="00332FC7">
      <w:pPr>
        <w:pStyle w:val="ListParagraph"/>
        <w:numPr>
          <w:ilvl w:val="0"/>
          <w:numId w:val="8"/>
        </w:numPr>
        <w:spacing w:before="0" w:after="160" w:line="259" w:lineRule="auto"/>
        <w:jc w:val="left"/>
      </w:pPr>
      <w:r>
        <w:t>National Instruments DAQ NIcDAQ.9178 – S/N 168CCE7</w:t>
      </w:r>
    </w:p>
    <w:p w14:paraId="637873B1" w14:textId="77777777" w:rsidR="00FF669A" w:rsidRDefault="00FF669A" w:rsidP="00332FC7">
      <w:pPr>
        <w:pStyle w:val="ListParagraph"/>
        <w:numPr>
          <w:ilvl w:val="0"/>
          <w:numId w:val="8"/>
        </w:numPr>
        <w:spacing w:before="0" w:after="160" w:line="259" w:lineRule="auto"/>
        <w:jc w:val="left"/>
      </w:pPr>
      <w:r>
        <w:lastRenderedPageBreak/>
        <w:t>National Instruments DAQ Card – NI9269 – S/N 198920D-01L 1C96632</w:t>
      </w:r>
    </w:p>
    <w:p w14:paraId="1EFB3EBF" w14:textId="77777777" w:rsidR="00FF669A" w:rsidRDefault="00FF669A" w:rsidP="00332FC7">
      <w:pPr>
        <w:pStyle w:val="ListParagraph"/>
        <w:numPr>
          <w:ilvl w:val="0"/>
          <w:numId w:val="8"/>
        </w:numPr>
        <w:spacing w:before="0" w:after="160" w:line="259" w:lineRule="auto"/>
        <w:jc w:val="left"/>
      </w:pPr>
      <w:r>
        <w:t>National Instruments DAQ Card – NI9215 – S/N 199269A-01L 168EA9F</w:t>
      </w:r>
    </w:p>
    <w:p w14:paraId="27A2D904" w14:textId="77777777" w:rsidR="00FF669A" w:rsidRDefault="00FF669A" w:rsidP="00332FC7">
      <w:pPr>
        <w:pStyle w:val="ListParagraph"/>
        <w:numPr>
          <w:ilvl w:val="0"/>
          <w:numId w:val="8"/>
        </w:numPr>
        <w:spacing w:before="0" w:after="160" w:line="259" w:lineRule="auto"/>
        <w:jc w:val="left"/>
      </w:pPr>
      <w:r>
        <w:t>DAQ Chassis Power Supply – S/N 2941805</w:t>
      </w:r>
    </w:p>
    <w:p w14:paraId="2D6C27B3" w14:textId="77777777" w:rsidR="00FF669A" w:rsidRDefault="00FF669A" w:rsidP="00332FC7">
      <w:pPr>
        <w:pStyle w:val="ListParagraph"/>
        <w:numPr>
          <w:ilvl w:val="0"/>
          <w:numId w:val="8"/>
        </w:numPr>
        <w:spacing w:before="0" w:after="160" w:line="259" w:lineRule="auto"/>
        <w:jc w:val="left"/>
      </w:pPr>
      <w:r>
        <w:t>Charge Amplifier Nexus 4 Channel – S/N 2192450</w:t>
      </w:r>
    </w:p>
    <w:p w14:paraId="293BCF2D" w14:textId="77777777" w:rsidR="00FF669A" w:rsidRDefault="00FF669A" w:rsidP="00332FC7">
      <w:pPr>
        <w:pStyle w:val="ListParagraph"/>
        <w:numPr>
          <w:ilvl w:val="0"/>
          <w:numId w:val="8"/>
        </w:numPr>
        <w:spacing w:before="0" w:after="160" w:line="259" w:lineRule="auto"/>
        <w:jc w:val="left"/>
      </w:pPr>
      <w:r>
        <w:t>Charge Amplifier Power Supply – S/N B21085209000039F</w:t>
      </w:r>
    </w:p>
    <w:p w14:paraId="7687C052" w14:textId="77777777" w:rsidR="00FF669A" w:rsidRDefault="00FF669A" w:rsidP="00332FC7">
      <w:pPr>
        <w:pStyle w:val="ListParagraph"/>
        <w:numPr>
          <w:ilvl w:val="0"/>
          <w:numId w:val="8"/>
        </w:numPr>
        <w:spacing w:before="0" w:after="160" w:line="259" w:lineRule="auto"/>
        <w:jc w:val="left"/>
      </w:pPr>
      <w:r>
        <w:t>BNC Voltage Out – AO0087-D-020 2016W35</w:t>
      </w:r>
    </w:p>
    <w:p w14:paraId="50E9F4DC" w14:textId="77777777" w:rsidR="00FF669A" w:rsidRPr="00637C08" w:rsidRDefault="00FF669A" w:rsidP="00332FC7">
      <w:pPr>
        <w:pStyle w:val="ListParagraph"/>
        <w:numPr>
          <w:ilvl w:val="0"/>
          <w:numId w:val="8"/>
        </w:numPr>
        <w:spacing w:before="0" w:after="160" w:line="259" w:lineRule="auto"/>
        <w:jc w:val="left"/>
      </w:pPr>
      <w:r>
        <w:t>BNC Voltage Out – AO0087-D-050 17/08</w:t>
      </w:r>
    </w:p>
    <w:p w14:paraId="3A638B7E" w14:textId="77777777" w:rsidR="00FF669A" w:rsidRDefault="00FF669A" w:rsidP="00A83AD3">
      <w:pPr>
        <w:pStyle w:val="Heading2"/>
      </w:pPr>
      <w:bookmarkStart w:id="13" w:name="_Toc103067451"/>
      <w:r>
        <w:t xml:space="preserve">Dry vs </w:t>
      </w:r>
      <w:r w:rsidRPr="00A83AD3">
        <w:t>Lubricated</w:t>
      </w:r>
      <w:r>
        <w:t xml:space="preserve"> Preliminary Tests</w:t>
      </w:r>
      <w:bookmarkEnd w:id="13"/>
    </w:p>
    <w:p w14:paraId="17EB2603" w14:textId="77777777" w:rsidR="00FF669A" w:rsidRPr="00FF6E6B" w:rsidRDefault="00FF669A" w:rsidP="00FF669A">
      <w:r>
        <w:t>Use acceleration from double differentiation of displacement to find acceleration. Know shaft mass – find components of force due to resonance that we can’t quantify in the system</w:t>
      </w:r>
    </w:p>
    <w:p w14:paraId="331DEE46" w14:textId="77777777" w:rsidR="00FF669A" w:rsidRDefault="00FF669A" w:rsidP="00A83AD3">
      <w:pPr>
        <w:pStyle w:val="Heading2"/>
      </w:pPr>
      <w:bookmarkStart w:id="14" w:name="_Toc103067452"/>
      <w:r w:rsidRPr="00A83AD3">
        <w:t>Removing</w:t>
      </w:r>
      <w:r>
        <w:t xml:space="preserve"> Shaft Profile</w:t>
      </w:r>
      <w:bookmarkEnd w:id="14"/>
    </w:p>
    <w:p w14:paraId="2F08A515" w14:textId="77777777" w:rsidR="00FF669A" w:rsidRDefault="00FF669A" w:rsidP="00FF669A">
      <w:pPr>
        <w:rPr>
          <w:b/>
          <w:bCs/>
        </w:rPr>
      </w:pPr>
      <w:r>
        <w:rPr>
          <w:b/>
          <w:bCs/>
        </w:rPr>
        <w:t>Finding angular displacement</w:t>
      </w:r>
    </w:p>
    <w:p w14:paraId="79B1E719" w14:textId="77777777" w:rsidR="00FF669A" w:rsidRPr="00A9250E" w:rsidRDefault="00FF669A" w:rsidP="00FF669A"/>
    <w:p w14:paraId="38FBAD6F" w14:textId="77777777" w:rsidR="00FF669A" w:rsidRDefault="00FF669A" w:rsidP="00FF669A">
      <w:r>
        <w:t xml:space="preserve">Electrical runout from magnetic materials such as steel. Localized differences in magnetic fields within the material affect interaction with eddy-current sensors. </w:t>
      </w:r>
      <w:proofErr w:type="spellStart"/>
      <w:r>
        <w:t>Capactive</w:t>
      </w:r>
      <w:proofErr w:type="spellEnd"/>
      <w:r>
        <w:t xml:space="preserve"> displacement sensors do not suffer from this.</w:t>
      </w:r>
    </w:p>
    <w:p w14:paraId="2A393ED6" w14:textId="77777777" w:rsidR="00FF669A" w:rsidRDefault="00FF669A" w:rsidP="00FF669A">
      <w:r>
        <w:t>Get signal</w:t>
      </w:r>
    </w:p>
    <w:p w14:paraId="712C6477" w14:textId="77777777" w:rsidR="00FF669A" w:rsidRDefault="00FF669A" w:rsidP="00FF669A">
      <w:r>
        <w:t>Work out dominant frequency = speed</w:t>
      </w:r>
    </w:p>
    <w:p w14:paraId="4F17296F" w14:textId="77777777" w:rsidR="00FF669A" w:rsidRDefault="00FF669A" w:rsidP="00FF669A">
      <w:pPr>
        <w:rPr>
          <w:b/>
          <w:bCs/>
        </w:rPr>
      </w:pPr>
      <w:r w:rsidRPr="00F3129C">
        <w:rPr>
          <w:b/>
          <w:bCs/>
        </w:rPr>
        <w:t>Angular position from repeat of peaks take average across number of peaks</w:t>
      </w:r>
    </w:p>
    <w:p w14:paraId="469D5912" w14:textId="77777777" w:rsidR="00FF669A" w:rsidRDefault="00FF669A" w:rsidP="00FF669A">
      <w:r>
        <w:t>Associate runout with angular position</w:t>
      </w:r>
    </w:p>
    <w:p w14:paraId="1D6EE7E6" w14:textId="77777777" w:rsidR="00FF669A" w:rsidRPr="00F3129C" w:rsidRDefault="00FF669A" w:rsidP="00FF669A">
      <w:r>
        <w:t>Find distance between peaks, measure time between these and calculate angular position from that time base = 1 rotation</w:t>
      </w:r>
    </w:p>
    <w:p w14:paraId="42C32CA9" w14:textId="77777777" w:rsidR="00FF669A" w:rsidRDefault="00FF669A" w:rsidP="00FF669A">
      <w:r>
        <w:t>Once isolate frequency, even small undulations on shaft will match this frequency and we will see them</w:t>
      </w:r>
    </w:p>
    <w:p w14:paraId="54951B85" w14:textId="77777777" w:rsidR="00FF669A" w:rsidRDefault="00FF669A" w:rsidP="00FF669A">
      <w:proofErr w:type="spellStart"/>
      <w:r>
        <w:t>Downsample</w:t>
      </w:r>
      <w:proofErr w:type="spellEnd"/>
      <w:r>
        <w:t xml:space="preserve"> the main signal </w:t>
      </w:r>
    </w:p>
    <w:p w14:paraId="774DAC22" w14:textId="77777777" w:rsidR="00FF669A" w:rsidRDefault="00FF669A" w:rsidP="00FF669A">
      <w:proofErr w:type="spellStart"/>
      <w:r>
        <w:t>Cusrve</w:t>
      </w:r>
      <w:proofErr w:type="spellEnd"/>
      <w:r>
        <w:t xml:space="preserve"> fit the data – vary frequency </w:t>
      </w:r>
    </w:p>
    <w:p w14:paraId="79D186FD" w14:textId="77777777" w:rsidR="00FF669A" w:rsidRDefault="00FF669A" w:rsidP="00FF669A">
      <w:r>
        <w:t>Or do based on angular position – use speed and time data or laser vibrometer</w:t>
      </w:r>
    </w:p>
    <w:p w14:paraId="763494D0" w14:textId="77777777" w:rsidR="00FF669A" w:rsidRDefault="00FF669A" w:rsidP="00A83AD3">
      <w:pPr>
        <w:pStyle w:val="Heading2"/>
      </w:pPr>
      <w:bookmarkStart w:id="15" w:name="_Toc103067453"/>
      <w:r>
        <w:t>Sampling Rate</w:t>
      </w:r>
      <w:bookmarkEnd w:id="15"/>
    </w:p>
    <w:p w14:paraId="5A3DE7F9" w14:textId="77777777" w:rsidR="00FF669A" w:rsidRDefault="00FF669A" w:rsidP="00FF669A">
      <w:r>
        <w:t xml:space="preserve">Difference between </w:t>
      </w:r>
      <w:proofErr w:type="spellStart"/>
      <w:r>
        <w:t>microepsilon</w:t>
      </w:r>
      <w:proofErr w:type="spellEnd"/>
      <w:r>
        <w:t xml:space="preserve"> and </w:t>
      </w:r>
      <w:proofErr w:type="spellStart"/>
      <w:r>
        <w:t>matlab</w:t>
      </w:r>
      <w:proofErr w:type="spellEnd"/>
      <w:r>
        <w:t xml:space="preserve"> signals</w:t>
      </w:r>
    </w:p>
    <w:p w14:paraId="13F91167" w14:textId="77777777" w:rsidR="00FF669A" w:rsidRDefault="00FF669A" w:rsidP="00FF669A">
      <w:r>
        <w:t xml:space="preserve">Sampling max 3906.25Hz from the digital output demodulator. Set to the same in </w:t>
      </w:r>
      <w:proofErr w:type="spellStart"/>
      <w:r>
        <w:t>matlab</w:t>
      </w:r>
      <w:proofErr w:type="spellEnd"/>
      <w:r>
        <w:t xml:space="preserve"> and compare signal – only similar when apply a [10 800] bandpass filter.</w:t>
      </w:r>
    </w:p>
    <w:p w14:paraId="551D5D01" w14:textId="77777777" w:rsidR="00FF669A" w:rsidRPr="00CB26CC" w:rsidRDefault="00FF669A" w:rsidP="00FF669A"/>
    <w:p w14:paraId="6285DF3B" w14:textId="77777777" w:rsidR="00FF669A" w:rsidRDefault="00FF669A" w:rsidP="00A83AD3">
      <w:pPr>
        <w:pStyle w:val="Heading2"/>
      </w:pPr>
      <w:bookmarkStart w:id="16" w:name="_Toc103067454"/>
      <w:r>
        <w:lastRenderedPageBreak/>
        <w:t>Time-Domain Runout Compensation</w:t>
      </w:r>
      <w:bookmarkEnd w:id="16"/>
    </w:p>
    <w:p w14:paraId="214B1706" w14:textId="36AE351D" w:rsidR="00C70429" w:rsidRDefault="00C70429" w:rsidP="00FF669A">
      <w:r>
        <w:t xml:space="preserve">The displacement signal from the shaft has inherent </w:t>
      </w:r>
      <w:r w:rsidR="00D4712D">
        <w:t xml:space="preserve">waviness, due in a large part to the machining process. Eccentricity of the bearing seats and </w:t>
      </w:r>
      <w:r w:rsidR="001A3A05">
        <w:t>variations in rolling element and raceway profile also contribute to this, albeit to a lesser extent. These factors combine to generate mechanical runout of the shaft</w:t>
      </w:r>
    </w:p>
    <w:p w14:paraId="3D14868F" w14:textId="77777777" w:rsidR="00FF669A" w:rsidRDefault="00FF669A" w:rsidP="00FF669A">
      <w:r>
        <w:t>Test this runout using a contacting mechanical dial gauge.</w:t>
      </w:r>
    </w:p>
    <w:p w14:paraId="577AE53A" w14:textId="736E179A" w:rsidR="00FF669A" w:rsidRDefault="00FF669A" w:rsidP="00FF669A">
      <w:r>
        <w:t xml:space="preserve">At low speeds with low values of runout, windowing the time signals and averaging the measure FRFs can be used to eliminate the signal disturbance due to runout. </w:t>
      </w:r>
    </w:p>
    <w:p w14:paraId="618C59A4" w14:textId="26852D26" w:rsidR="00FE2555" w:rsidRDefault="00FE2555" w:rsidP="00FE2555">
      <w:pPr>
        <w:jc w:val="center"/>
      </w:pPr>
      <w:r>
        <w:rPr>
          <w:noProof/>
        </w:rPr>
        <w:drawing>
          <wp:inline distT="0" distB="0" distL="0" distR="0" wp14:anchorId="5E21E3D1" wp14:editId="0C44C58B">
            <wp:extent cx="2994602" cy="3119967"/>
            <wp:effectExtent l="0" t="0" r="0" b="444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3010683" cy="3136721"/>
                    </a:xfrm>
                    <a:prstGeom prst="rect">
                      <a:avLst/>
                    </a:prstGeom>
                  </pic:spPr>
                </pic:pic>
              </a:graphicData>
            </a:graphic>
          </wp:inline>
        </w:drawing>
      </w:r>
    </w:p>
    <w:p w14:paraId="20B8D4A3" w14:textId="77777777" w:rsidR="00FF669A" w:rsidRDefault="00FF669A" w:rsidP="00FF669A">
      <w:r>
        <w:t>For high speeds, a more complex method is required to remove the mechanical runout signal. The signals must first be processed using a low-pass filter – to capture the first order oscillations associated withs shaft runout.  A signal comparison before and after filtering is demonstrated below. This runout signal was then removed from the time-domain signal by means of vector subtraction. FRFs from this signal absent of runout were then utilized for parameter identification.</w:t>
      </w:r>
    </w:p>
    <w:p w14:paraId="6DC240A3" w14:textId="77777777" w:rsidR="00FF669A" w:rsidRDefault="00FF669A" w:rsidP="00FF669A">
      <w:r>
        <w:t>The signal of interest is the decaying vibration from the hammer impact. The surrounding and superimposed signal is the runout signal from the rotation of the shaft. Once the shaft returns to steady state following the impact, i.e., the impact response has decayed, the signal returns to that of a pure runout signal.</w:t>
      </w:r>
    </w:p>
    <w:p w14:paraId="50369BBC" w14:textId="77777777" w:rsidR="00FF669A" w:rsidRDefault="00FF669A" w:rsidP="00FF669A">
      <w:r>
        <w:t>Precise rotor speed can be calculated from</w:t>
      </w:r>
    </w:p>
    <w:p w14:paraId="5A015223" w14:textId="1C9EEB8B" w:rsidR="00FF669A" w:rsidRDefault="00FF669A" w:rsidP="00FF669A">
      <w:r>
        <w:t>This technique works up to certain speeds, however the dynamic effects may be an issue.</w:t>
      </w:r>
    </w:p>
    <w:p w14:paraId="17BEE95F" w14:textId="6CE90355" w:rsidR="00FE2555" w:rsidRDefault="00FE2555" w:rsidP="00FE2555">
      <w:pPr>
        <w:pStyle w:val="Heading2"/>
      </w:pPr>
      <w:r>
        <w:lastRenderedPageBreak/>
        <w:t>Total Workflow</w:t>
      </w:r>
    </w:p>
    <w:p w14:paraId="4231BA02" w14:textId="08B9A863" w:rsidR="00FE2555" w:rsidRPr="00FE2555" w:rsidRDefault="00FE2555" w:rsidP="00FE2555">
      <w:pPr>
        <w:jc w:val="center"/>
      </w:pPr>
      <w:r>
        <w:rPr>
          <w:noProof/>
        </w:rPr>
        <w:drawing>
          <wp:inline distT="0" distB="0" distL="0" distR="0" wp14:anchorId="557D8048" wp14:editId="606F71EE">
            <wp:extent cx="4720856" cy="3949710"/>
            <wp:effectExtent l="0" t="0" r="381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2"/>
                    <a:stretch>
                      <a:fillRect/>
                    </a:stretch>
                  </pic:blipFill>
                  <pic:spPr>
                    <a:xfrm>
                      <a:off x="0" y="0"/>
                      <a:ext cx="4781486" cy="4000437"/>
                    </a:xfrm>
                    <a:prstGeom prst="rect">
                      <a:avLst/>
                    </a:prstGeom>
                  </pic:spPr>
                </pic:pic>
              </a:graphicData>
            </a:graphic>
          </wp:inline>
        </w:drawing>
      </w:r>
    </w:p>
    <w:p w14:paraId="7FB8F68E" w14:textId="697CCA69" w:rsidR="00FF669A" w:rsidRDefault="00FF669A" w:rsidP="00FF669A">
      <w:pPr>
        <w:jc w:val="center"/>
      </w:pPr>
    </w:p>
    <w:p w14:paraId="75D7B0BA" w14:textId="77777777" w:rsidR="00FF669A" w:rsidRPr="006403A6" w:rsidRDefault="00FF669A" w:rsidP="00FF669A">
      <w:pPr>
        <w:rPr>
          <w:b/>
          <w:bCs/>
        </w:rPr>
      </w:pPr>
      <w:r>
        <w:rPr>
          <w:b/>
          <w:bCs/>
        </w:rPr>
        <w:t xml:space="preserve">Experimental work schematic - </w:t>
      </w:r>
      <w:proofErr w:type="spellStart"/>
      <w:r>
        <w:rPr>
          <w:b/>
          <w:bCs/>
        </w:rPr>
        <w:t>Dietl</w:t>
      </w:r>
      <w:proofErr w:type="spellEnd"/>
    </w:p>
    <w:p w14:paraId="6EA3B53F" w14:textId="0F7F2AF0" w:rsidR="00FF669A" w:rsidRDefault="00FF669A" w:rsidP="00FF669A">
      <w:pPr>
        <w:jc w:val="center"/>
      </w:pPr>
    </w:p>
    <w:p w14:paraId="196D1E76" w14:textId="77777777" w:rsidR="00FF669A" w:rsidRDefault="00FF669A" w:rsidP="00FF669A"/>
    <w:p w14:paraId="0A364FFD" w14:textId="77777777" w:rsidR="00FF669A" w:rsidRDefault="00FF669A" w:rsidP="00FF669A">
      <w:pPr>
        <w:rPr>
          <w:b/>
          <w:bCs/>
        </w:rPr>
      </w:pPr>
      <w:r>
        <w:rPr>
          <w:b/>
          <w:bCs/>
        </w:rPr>
        <w:t>Removal of Runout 20.04.2022</w:t>
      </w:r>
    </w:p>
    <w:p w14:paraId="60A75C73" w14:textId="77777777" w:rsidR="00FF669A" w:rsidRDefault="00FF669A" w:rsidP="00FF669A"/>
    <w:p w14:paraId="0F9282D2" w14:textId="77777777" w:rsidR="00FF669A" w:rsidRDefault="00FF669A" w:rsidP="00FF669A">
      <w:r>
        <w:t>Import signal</w:t>
      </w:r>
    </w:p>
    <w:p w14:paraId="02B15A01" w14:textId="77777777" w:rsidR="00FF669A" w:rsidRDefault="00FF669A" w:rsidP="00FF669A">
      <w:r>
        <w:t xml:space="preserve">Low pass </w:t>
      </w:r>
      <w:proofErr w:type="spellStart"/>
      <w:r>
        <w:t>butterworth</w:t>
      </w:r>
      <w:proofErr w:type="spellEnd"/>
      <w:r>
        <w:t xml:space="preserve"> filter to 1.2* rotational frequency</w:t>
      </w:r>
    </w:p>
    <w:p w14:paraId="68D6962D" w14:textId="77777777" w:rsidR="00FF669A" w:rsidRDefault="00FF669A" w:rsidP="00FF669A">
      <w:r>
        <w:t>Take a shortened version of the filtered signal and create a time base for this</w:t>
      </w:r>
    </w:p>
    <w:p w14:paraId="0B4C36F0" w14:textId="77777777" w:rsidR="00FF669A" w:rsidRDefault="00FF669A" w:rsidP="00FF669A">
      <w:r>
        <w:t>Find the peaks in this signal which represent maximum runout</w:t>
      </w:r>
    </w:p>
    <w:p w14:paraId="05E43F9A" w14:textId="77777777" w:rsidR="00FF669A" w:rsidRDefault="00FF669A" w:rsidP="00FF669A">
      <w:r>
        <w:t>Take end portion of signal, isolate and find peaks from this</w:t>
      </w:r>
    </w:p>
    <w:p w14:paraId="2068A315" w14:textId="77777777" w:rsidR="00FF669A" w:rsidRPr="00913688" w:rsidRDefault="00FF669A" w:rsidP="00FF669A">
      <w:r>
        <w:t>Create new signals using the nth peak of each one (error minimisation as not all peaks fall perfectly).</w:t>
      </w:r>
    </w:p>
    <w:p w14:paraId="69450F94" w14:textId="77777777" w:rsidR="00FF669A" w:rsidRDefault="00FF669A" w:rsidP="00FF669A">
      <w:r>
        <w:t>Peak distances</w:t>
      </w:r>
    </w:p>
    <w:p w14:paraId="19738E63" w14:textId="77777777" w:rsidR="00FF669A" w:rsidRDefault="00FF669A" w:rsidP="00FF669A">
      <w:r>
        <w:lastRenderedPageBreak/>
        <w:t>Zero crossing point</w:t>
      </w:r>
    </w:p>
    <w:p w14:paraId="012A3BD8" w14:textId="77777777" w:rsidR="00FF669A" w:rsidRDefault="00FF669A" w:rsidP="00FF669A">
      <w:pPr>
        <w:rPr>
          <w:b/>
          <w:bCs/>
        </w:rPr>
      </w:pPr>
    </w:p>
    <w:p w14:paraId="4C4672B5" w14:textId="77777777" w:rsidR="00FF669A" w:rsidRDefault="00FF669A" w:rsidP="00FF669A">
      <w:pPr>
        <w:rPr>
          <w:b/>
          <w:bCs/>
        </w:rPr>
      </w:pPr>
    </w:p>
    <w:p w14:paraId="45AB6E29" w14:textId="77777777" w:rsidR="00FF669A" w:rsidRDefault="00FF669A" w:rsidP="00FF669A">
      <w:pPr>
        <w:rPr>
          <w:b/>
          <w:bCs/>
        </w:rPr>
      </w:pPr>
      <w:r>
        <w:rPr>
          <w:b/>
          <w:bCs/>
        </w:rPr>
        <w:t>Test Plan 21.04.2022</w:t>
      </w:r>
    </w:p>
    <w:p w14:paraId="5CADE91E" w14:textId="77777777" w:rsidR="00FF669A" w:rsidRDefault="00FF669A" w:rsidP="00FF669A">
      <w:r>
        <w:t>20 second tests</w:t>
      </w:r>
    </w:p>
    <w:p w14:paraId="16D51604" w14:textId="77777777" w:rsidR="00FF669A" w:rsidRDefault="00FF669A" w:rsidP="00FF669A">
      <w:r>
        <w:t>Max speed 7000rpm</w:t>
      </w:r>
    </w:p>
    <w:p w14:paraId="07BA636F" w14:textId="77777777" w:rsidR="00FF669A" w:rsidRDefault="00FF669A" w:rsidP="00FF669A">
      <w:r>
        <w:t xml:space="preserve">Old bearings, lubricated </w:t>
      </w:r>
      <w:proofErr w:type="spellStart"/>
      <w:r>
        <w:t>Nexbase</w:t>
      </w:r>
      <w:proofErr w:type="spellEnd"/>
      <w:r>
        <w:t xml:space="preserve"> 3080</w:t>
      </w:r>
    </w:p>
    <w:p w14:paraId="148553D9" w14:textId="77777777" w:rsidR="00FF669A" w:rsidRDefault="00FF669A" w:rsidP="00FF669A">
      <w:r>
        <w:t>Old bearings, dry?</w:t>
      </w:r>
    </w:p>
    <w:p w14:paraId="59EE59FD" w14:textId="77777777" w:rsidR="00FF669A" w:rsidRDefault="00FF669A" w:rsidP="00FF669A">
      <w:r>
        <w:t>Run at 3906Hz sampling rate</w:t>
      </w:r>
    </w:p>
    <w:p w14:paraId="27FF148E" w14:textId="77777777" w:rsidR="00FF669A" w:rsidRDefault="00FF669A" w:rsidP="00FF669A">
      <w:r>
        <w:t xml:space="preserve">Data: </w:t>
      </w:r>
    </w:p>
    <w:p w14:paraId="7FC456A9" w14:textId="77777777" w:rsidR="00FF669A" w:rsidRDefault="00FF669A" w:rsidP="00332FC7">
      <w:pPr>
        <w:pStyle w:val="ListParagraph"/>
        <w:numPr>
          <w:ilvl w:val="0"/>
          <w:numId w:val="9"/>
        </w:numPr>
        <w:spacing w:before="240" w:after="240"/>
      </w:pPr>
      <w:r>
        <w:t>Analog and digital signal from displacement sensors</w:t>
      </w:r>
    </w:p>
    <w:p w14:paraId="2A3D91C0" w14:textId="77777777" w:rsidR="00FF669A" w:rsidRDefault="00FF669A" w:rsidP="00332FC7">
      <w:pPr>
        <w:pStyle w:val="ListParagraph"/>
        <w:numPr>
          <w:ilvl w:val="0"/>
          <w:numId w:val="9"/>
        </w:numPr>
        <w:spacing w:before="240" w:after="240"/>
      </w:pPr>
      <w:r>
        <w:t>Time and frequency data from impact hammer</w:t>
      </w:r>
    </w:p>
    <w:p w14:paraId="170D2C13" w14:textId="77777777" w:rsidR="00FF669A" w:rsidRPr="00357449" w:rsidRDefault="00FF669A" w:rsidP="00FF669A"/>
    <w:p w14:paraId="6F6086A7" w14:textId="77777777" w:rsidR="00FF669A" w:rsidRPr="00FF6E6B" w:rsidRDefault="00FF669A" w:rsidP="00FF669A"/>
    <w:p w14:paraId="651AA5E2" w14:textId="77777777" w:rsidR="00FF669A" w:rsidRPr="00651751" w:rsidRDefault="00FF669A" w:rsidP="00FF669A"/>
    <w:p w14:paraId="3E5A36B4" w14:textId="77777777" w:rsidR="00AE7B60" w:rsidRPr="00546CD9" w:rsidRDefault="00332FC7" w:rsidP="00546CD9"/>
    <w:sectPr w:rsidR="00AE7B60" w:rsidRPr="00546CD9" w:rsidSect="009A795D">
      <w:footerReference w:type="default" r:id="rId13"/>
      <w:type w:val="continuous"/>
      <w:pgSz w:w="11906" w:h="16838"/>
      <w:pgMar w:top="720" w:right="720" w:bottom="720" w:left="720" w:header="0" w:footer="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8F554B" w14:textId="77777777" w:rsidR="00332FC7" w:rsidRDefault="00332FC7">
      <w:pPr>
        <w:spacing w:line="240" w:lineRule="auto"/>
      </w:pPr>
      <w:r>
        <w:separator/>
      </w:r>
    </w:p>
    <w:p w14:paraId="4BC7E4E7" w14:textId="77777777" w:rsidR="00332FC7" w:rsidRDefault="00332FC7"/>
  </w:endnote>
  <w:endnote w:type="continuationSeparator" w:id="0">
    <w:p w14:paraId="37FEB023" w14:textId="77777777" w:rsidR="00332FC7" w:rsidRDefault="00332FC7">
      <w:pPr>
        <w:spacing w:line="240" w:lineRule="auto"/>
      </w:pPr>
      <w:r>
        <w:continuationSeparator/>
      </w:r>
    </w:p>
    <w:p w14:paraId="40B8101F" w14:textId="77777777" w:rsidR="00332FC7" w:rsidRDefault="00332F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793344"/>
      <w:docPartObj>
        <w:docPartGallery w:val="Page Numbers (Bottom of Page)"/>
        <w:docPartUnique/>
      </w:docPartObj>
    </w:sdtPr>
    <w:sdtEndPr>
      <w:rPr>
        <w:noProof/>
      </w:rPr>
    </w:sdtEndPr>
    <w:sdtContent>
      <w:p w14:paraId="2F0C443E" w14:textId="5384E52F" w:rsidR="00710C0B" w:rsidRDefault="007D46C8">
        <w:pPr>
          <w:pStyle w:val="Footer"/>
        </w:pPr>
        <w:r>
          <w:fldChar w:fldCharType="begin"/>
        </w:r>
        <w:r>
          <w:instrText xml:space="preserve"> PAGE   \* MERGEFORMAT </w:instrText>
        </w:r>
        <w:r>
          <w:fldChar w:fldCharType="separate"/>
        </w:r>
        <w:r>
          <w:rPr>
            <w:noProof/>
          </w:rPr>
          <w:t>2</w:t>
        </w:r>
        <w:r>
          <w:rPr>
            <w:noProof/>
          </w:rPr>
          <w:fldChar w:fldCharType="end"/>
        </w:r>
      </w:p>
    </w:sdtContent>
  </w:sdt>
  <w:p w14:paraId="04A2C8B5" w14:textId="77777777" w:rsidR="00710C0B" w:rsidRDefault="00332FC7" w:rsidP="00F81C97">
    <w:pPr>
      <w:pStyle w:val="Footer"/>
      <w:tabs>
        <w:tab w:val="left" w:pos="3600"/>
      </w:tabs>
      <w:jc w:val="both"/>
    </w:pPr>
  </w:p>
  <w:p w14:paraId="7F894C31" w14:textId="77777777" w:rsidR="00000000" w:rsidRDefault="00332FC7"/>
  <w:p w14:paraId="6C5048A6" w14:textId="77777777" w:rsidR="00000000" w:rsidRDefault="00332F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046F7" w14:textId="77777777" w:rsidR="00332FC7" w:rsidRDefault="00332FC7">
      <w:pPr>
        <w:spacing w:line="240" w:lineRule="auto"/>
      </w:pPr>
      <w:r>
        <w:separator/>
      </w:r>
    </w:p>
    <w:p w14:paraId="4CBF33D1" w14:textId="77777777" w:rsidR="00332FC7" w:rsidRDefault="00332FC7"/>
  </w:footnote>
  <w:footnote w:type="continuationSeparator" w:id="0">
    <w:p w14:paraId="018E8D2C" w14:textId="77777777" w:rsidR="00332FC7" w:rsidRDefault="00332FC7">
      <w:pPr>
        <w:spacing w:line="240" w:lineRule="auto"/>
      </w:pPr>
      <w:r>
        <w:continuationSeparator/>
      </w:r>
    </w:p>
    <w:p w14:paraId="54CA752C" w14:textId="77777777" w:rsidR="00332FC7" w:rsidRDefault="00332F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644DD5"/>
    <w:multiLevelType w:val="hybridMultilevel"/>
    <w:tmpl w:val="44281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147FF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56414C19"/>
    <w:multiLevelType w:val="multilevel"/>
    <w:tmpl w:val="D8D4E7F6"/>
    <w:lvl w:ilvl="0">
      <w:start w:val="1"/>
      <w:numFmt w:val="decimal"/>
      <w:pStyle w:val="Heading10"/>
      <w:lvlText w:val="%1."/>
      <w:lvlJc w:val="left"/>
      <w:pPr>
        <w:ind w:left="360" w:hanging="360"/>
      </w:pPr>
      <w:rPr>
        <w:rFonts w:ascii="Times New Roman" w:hAnsi="Times New Roman" w:cs="Times New Roman" w:hint="default"/>
        <w:b/>
        <w:i w:val="0"/>
        <w:sz w:val="22"/>
      </w:rPr>
    </w:lvl>
    <w:lvl w:ilvl="1">
      <w:start w:val="1"/>
      <w:numFmt w:val="decimal"/>
      <w:pStyle w:val="Heading20"/>
      <w:lvlText w:val="%1.%2."/>
      <w:lvlJc w:val="left"/>
      <w:pPr>
        <w:ind w:left="792" w:hanging="432"/>
      </w:pPr>
      <w:rPr>
        <w:rFonts w:cs="Times New Roman" w:hint="default"/>
      </w:rPr>
    </w:lvl>
    <w:lvl w:ilvl="2">
      <w:start w:val="1"/>
      <w:numFmt w:val="decimal"/>
      <w:pStyle w:val="Heading30"/>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3"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6620196B"/>
    <w:multiLevelType w:val="multilevel"/>
    <w:tmpl w:val="ECFE7D48"/>
    <w:lvl w:ilvl="0">
      <w:start w:val="1"/>
      <w:numFmt w:val="decimal"/>
      <w:pStyle w:val="Head1"/>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6" w15:restartNumberingAfterBreak="0">
    <w:nsid w:val="6C4600E4"/>
    <w:multiLevelType w:val="hybridMultilevel"/>
    <w:tmpl w:val="B0400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7A4B60"/>
    <w:multiLevelType w:val="hybridMultilevel"/>
    <w:tmpl w:val="1DA24F96"/>
    <w:lvl w:ilvl="0" w:tplc="9FF62FD6">
      <w:start w:val="1"/>
      <w:numFmt w:val="decimal"/>
      <w:lvlText w:val="%1)"/>
      <w:lvlJc w:val="left"/>
      <w:pPr>
        <w:ind w:left="720" w:hanging="360"/>
      </w:pPr>
      <w:rPr>
        <w:rFonts w:ascii="Cambria Math" w:hAnsi="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BFE0526"/>
    <w:multiLevelType w:val="multilevel"/>
    <w:tmpl w:val="ED86E7A8"/>
    <w:lvl w:ilvl="0">
      <w:start w:val="1"/>
      <w:numFmt w:val="decimal"/>
      <w:lvlText w:val="%1"/>
      <w:lvlJc w:val="left"/>
      <w:pPr>
        <w:ind w:left="432" w:hanging="432"/>
      </w:pPr>
    </w:lvl>
    <w:lvl w:ilvl="1">
      <w:start w:val="1"/>
      <w:numFmt w:val="decimal"/>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285966479">
    <w:abstractNumId w:val="5"/>
  </w:num>
  <w:num w:numId="2" w16cid:durableId="168447794">
    <w:abstractNumId w:val="2"/>
  </w:num>
  <w:num w:numId="3" w16cid:durableId="1778138988">
    <w:abstractNumId w:val="1"/>
  </w:num>
  <w:num w:numId="4" w16cid:durableId="161165816">
    <w:abstractNumId w:val="3"/>
  </w:num>
  <w:num w:numId="5" w16cid:durableId="1068461378">
    <w:abstractNumId w:val="4"/>
  </w:num>
  <w:num w:numId="6" w16cid:durableId="996105688">
    <w:abstractNumId w:val="8"/>
  </w:num>
  <w:num w:numId="7" w16cid:durableId="1685742488">
    <w:abstractNumId w:val="7"/>
  </w:num>
  <w:num w:numId="8" w16cid:durableId="103768452">
    <w:abstractNumId w:val="6"/>
  </w:num>
  <w:num w:numId="9" w16cid:durableId="1110468502">
    <w:abstractNumId w:val="0"/>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39A3"/>
    <w:rsid w:val="000042C5"/>
    <w:rsid w:val="00005FCD"/>
    <w:rsid w:val="000068B6"/>
    <w:rsid w:val="0000694F"/>
    <w:rsid w:val="00007712"/>
    <w:rsid w:val="000230E9"/>
    <w:rsid w:val="00027E10"/>
    <w:rsid w:val="00031D27"/>
    <w:rsid w:val="00032C9F"/>
    <w:rsid w:val="00036630"/>
    <w:rsid w:val="000377E1"/>
    <w:rsid w:val="000414F1"/>
    <w:rsid w:val="00042AA7"/>
    <w:rsid w:val="0006580A"/>
    <w:rsid w:val="0006715B"/>
    <w:rsid w:val="000715A4"/>
    <w:rsid w:val="000729CF"/>
    <w:rsid w:val="0008320A"/>
    <w:rsid w:val="0008660B"/>
    <w:rsid w:val="00086B08"/>
    <w:rsid w:val="00087599"/>
    <w:rsid w:val="00091952"/>
    <w:rsid w:val="00092582"/>
    <w:rsid w:val="000A3C37"/>
    <w:rsid w:val="000A48F3"/>
    <w:rsid w:val="000A7CA4"/>
    <w:rsid w:val="000B10F6"/>
    <w:rsid w:val="000C2764"/>
    <w:rsid w:val="000D538B"/>
    <w:rsid w:val="000E0F6B"/>
    <w:rsid w:val="000E160E"/>
    <w:rsid w:val="000E2C06"/>
    <w:rsid w:val="000F552F"/>
    <w:rsid w:val="00117D88"/>
    <w:rsid w:val="00120E80"/>
    <w:rsid w:val="00121E15"/>
    <w:rsid w:val="00124220"/>
    <w:rsid w:val="0012547A"/>
    <w:rsid w:val="001308A0"/>
    <w:rsid w:val="001347A2"/>
    <w:rsid w:val="0013598B"/>
    <w:rsid w:val="001376BF"/>
    <w:rsid w:val="00141EB4"/>
    <w:rsid w:val="00143674"/>
    <w:rsid w:val="00153EA1"/>
    <w:rsid w:val="00163CAB"/>
    <w:rsid w:val="00164763"/>
    <w:rsid w:val="00170532"/>
    <w:rsid w:val="00172CC2"/>
    <w:rsid w:val="00174859"/>
    <w:rsid w:val="001767EA"/>
    <w:rsid w:val="0018067D"/>
    <w:rsid w:val="00185356"/>
    <w:rsid w:val="00185B55"/>
    <w:rsid w:val="00196682"/>
    <w:rsid w:val="001A19FF"/>
    <w:rsid w:val="001A3A05"/>
    <w:rsid w:val="001A3CF7"/>
    <w:rsid w:val="001A3FCA"/>
    <w:rsid w:val="001A6DB6"/>
    <w:rsid w:val="001A7422"/>
    <w:rsid w:val="001A749E"/>
    <w:rsid w:val="001B14EA"/>
    <w:rsid w:val="001B393E"/>
    <w:rsid w:val="001C540E"/>
    <w:rsid w:val="001C69A3"/>
    <w:rsid w:val="001D036A"/>
    <w:rsid w:val="001D38FC"/>
    <w:rsid w:val="001E0D4D"/>
    <w:rsid w:val="001E2DA4"/>
    <w:rsid w:val="001E2F47"/>
    <w:rsid w:val="001F5281"/>
    <w:rsid w:val="00202935"/>
    <w:rsid w:val="00215D52"/>
    <w:rsid w:val="00217BCE"/>
    <w:rsid w:val="0022016C"/>
    <w:rsid w:val="002205C9"/>
    <w:rsid w:val="0022071C"/>
    <w:rsid w:val="002221F8"/>
    <w:rsid w:val="00224DB0"/>
    <w:rsid w:val="002271F6"/>
    <w:rsid w:val="00234006"/>
    <w:rsid w:val="00235A21"/>
    <w:rsid w:val="002422C9"/>
    <w:rsid w:val="002473F6"/>
    <w:rsid w:val="002477D6"/>
    <w:rsid w:val="00251828"/>
    <w:rsid w:val="00252BE7"/>
    <w:rsid w:val="002542CF"/>
    <w:rsid w:val="00261563"/>
    <w:rsid w:val="002717E3"/>
    <w:rsid w:val="002751FF"/>
    <w:rsid w:val="00277681"/>
    <w:rsid w:val="00280A8B"/>
    <w:rsid w:val="00282BAD"/>
    <w:rsid w:val="00282FAB"/>
    <w:rsid w:val="002835CA"/>
    <w:rsid w:val="00286802"/>
    <w:rsid w:val="00291EC5"/>
    <w:rsid w:val="0029205C"/>
    <w:rsid w:val="002A2FFA"/>
    <w:rsid w:val="002B1654"/>
    <w:rsid w:val="002B4ED6"/>
    <w:rsid w:val="002B5AA6"/>
    <w:rsid w:val="002C22E9"/>
    <w:rsid w:val="002C7FA6"/>
    <w:rsid w:val="002E2F95"/>
    <w:rsid w:val="002E3A82"/>
    <w:rsid w:val="002E5003"/>
    <w:rsid w:val="002F2C8D"/>
    <w:rsid w:val="00300C36"/>
    <w:rsid w:val="00301E71"/>
    <w:rsid w:val="003043A2"/>
    <w:rsid w:val="003047C6"/>
    <w:rsid w:val="00306E3C"/>
    <w:rsid w:val="00332FC7"/>
    <w:rsid w:val="00341A6A"/>
    <w:rsid w:val="00345B2A"/>
    <w:rsid w:val="00353201"/>
    <w:rsid w:val="00353C95"/>
    <w:rsid w:val="003560A3"/>
    <w:rsid w:val="00356690"/>
    <w:rsid w:val="0036043C"/>
    <w:rsid w:val="003657C4"/>
    <w:rsid w:val="00366E2C"/>
    <w:rsid w:val="00367C38"/>
    <w:rsid w:val="00375F43"/>
    <w:rsid w:val="00376118"/>
    <w:rsid w:val="00381C92"/>
    <w:rsid w:val="00382904"/>
    <w:rsid w:val="003859D2"/>
    <w:rsid w:val="00396019"/>
    <w:rsid w:val="003A58EB"/>
    <w:rsid w:val="003B20D7"/>
    <w:rsid w:val="003B7A9A"/>
    <w:rsid w:val="003C61C2"/>
    <w:rsid w:val="003D365C"/>
    <w:rsid w:val="003E0233"/>
    <w:rsid w:val="003F622F"/>
    <w:rsid w:val="003F6D0D"/>
    <w:rsid w:val="00401CA5"/>
    <w:rsid w:val="00403BC2"/>
    <w:rsid w:val="00405E62"/>
    <w:rsid w:val="004137FA"/>
    <w:rsid w:val="004159E6"/>
    <w:rsid w:val="004203F6"/>
    <w:rsid w:val="00431B18"/>
    <w:rsid w:val="0043414C"/>
    <w:rsid w:val="00434AE2"/>
    <w:rsid w:val="0044175D"/>
    <w:rsid w:val="004422C8"/>
    <w:rsid w:val="004448D4"/>
    <w:rsid w:val="00445179"/>
    <w:rsid w:val="00445F52"/>
    <w:rsid w:val="00447B45"/>
    <w:rsid w:val="00450724"/>
    <w:rsid w:val="00452B59"/>
    <w:rsid w:val="0046082D"/>
    <w:rsid w:val="00461613"/>
    <w:rsid w:val="004638BF"/>
    <w:rsid w:val="00464B50"/>
    <w:rsid w:val="0046724B"/>
    <w:rsid w:val="00467A51"/>
    <w:rsid w:val="00477356"/>
    <w:rsid w:val="00481C58"/>
    <w:rsid w:val="0048265E"/>
    <w:rsid w:val="00486ECC"/>
    <w:rsid w:val="004A28B9"/>
    <w:rsid w:val="004A33A2"/>
    <w:rsid w:val="004A4A66"/>
    <w:rsid w:val="004A5251"/>
    <w:rsid w:val="004C4EEA"/>
    <w:rsid w:val="004C538A"/>
    <w:rsid w:val="004C7F40"/>
    <w:rsid w:val="004D1950"/>
    <w:rsid w:val="004D3CEF"/>
    <w:rsid w:val="004D5AB2"/>
    <w:rsid w:val="004D6FB9"/>
    <w:rsid w:val="004E22FE"/>
    <w:rsid w:val="004E605F"/>
    <w:rsid w:val="004F0040"/>
    <w:rsid w:val="004F0CFC"/>
    <w:rsid w:val="004F0E89"/>
    <w:rsid w:val="00501BB4"/>
    <w:rsid w:val="00511C43"/>
    <w:rsid w:val="00517B93"/>
    <w:rsid w:val="005202FC"/>
    <w:rsid w:val="005268C4"/>
    <w:rsid w:val="00531E65"/>
    <w:rsid w:val="00534F67"/>
    <w:rsid w:val="005353D3"/>
    <w:rsid w:val="0053579D"/>
    <w:rsid w:val="00536D2B"/>
    <w:rsid w:val="00537901"/>
    <w:rsid w:val="005423F8"/>
    <w:rsid w:val="0054301B"/>
    <w:rsid w:val="00543164"/>
    <w:rsid w:val="005433A2"/>
    <w:rsid w:val="00543607"/>
    <w:rsid w:val="00546CD9"/>
    <w:rsid w:val="0055027F"/>
    <w:rsid w:val="005502FA"/>
    <w:rsid w:val="005537A9"/>
    <w:rsid w:val="00555FFF"/>
    <w:rsid w:val="00560141"/>
    <w:rsid w:val="0056354F"/>
    <w:rsid w:val="00567FA6"/>
    <w:rsid w:val="0058234F"/>
    <w:rsid w:val="0058739F"/>
    <w:rsid w:val="00590EA9"/>
    <w:rsid w:val="0059686A"/>
    <w:rsid w:val="005A0632"/>
    <w:rsid w:val="005A4FA7"/>
    <w:rsid w:val="005A7C8A"/>
    <w:rsid w:val="005B13CA"/>
    <w:rsid w:val="005B4FC1"/>
    <w:rsid w:val="005B71C9"/>
    <w:rsid w:val="005B79DA"/>
    <w:rsid w:val="005B7A9A"/>
    <w:rsid w:val="005D2EA6"/>
    <w:rsid w:val="005D6B47"/>
    <w:rsid w:val="005D7CE9"/>
    <w:rsid w:val="005E53DA"/>
    <w:rsid w:val="005F359C"/>
    <w:rsid w:val="005F3B39"/>
    <w:rsid w:val="005F4224"/>
    <w:rsid w:val="005F5449"/>
    <w:rsid w:val="005F68DF"/>
    <w:rsid w:val="00604180"/>
    <w:rsid w:val="00605374"/>
    <w:rsid w:val="006133AC"/>
    <w:rsid w:val="00633F2D"/>
    <w:rsid w:val="00645C48"/>
    <w:rsid w:val="006460B9"/>
    <w:rsid w:val="006469DF"/>
    <w:rsid w:val="006507DD"/>
    <w:rsid w:val="00657688"/>
    <w:rsid w:val="006609DF"/>
    <w:rsid w:val="00670F63"/>
    <w:rsid w:val="00671E01"/>
    <w:rsid w:val="00676738"/>
    <w:rsid w:val="00685B6B"/>
    <w:rsid w:val="006903F9"/>
    <w:rsid w:val="0069285D"/>
    <w:rsid w:val="00693F18"/>
    <w:rsid w:val="00695BDC"/>
    <w:rsid w:val="00697F6C"/>
    <w:rsid w:val="006A1F00"/>
    <w:rsid w:val="006B4C3A"/>
    <w:rsid w:val="006B75CF"/>
    <w:rsid w:val="006C07A5"/>
    <w:rsid w:val="006C3FAF"/>
    <w:rsid w:val="006C46BC"/>
    <w:rsid w:val="006C4D01"/>
    <w:rsid w:val="006D658B"/>
    <w:rsid w:val="006E6976"/>
    <w:rsid w:val="006E6ABD"/>
    <w:rsid w:val="006F4219"/>
    <w:rsid w:val="006F6A1C"/>
    <w:rsid w:val="00720450"/>
    <w:rsid w:val="007217E8"/>
    <w:rsid w:val="007252E3"/>
    <w:rsid w:val="0072722C"/>
    <w:rsid w:val="0073536F"/>
    <w:rsid w:val="007361F7"/>
    <w:rsid w:val="007452A1"/>
    <w:rsid w:val="00747C76"/>
    <w:rsid w:val="00751360"/>
    <w:rsid w:val="0076158B"/>
    <w:rsid w:val="007640DA"/>
    <w:rsid w:val="007716AE"/>
    <w:rsid w:val="00774445"/>
    <w:rsid w:val="00775723"/>
    <w:rsid w:val="00777BE7"/>
    <w:rsid w:val="007830AB"/>
    <w:rsid w:val="00793A31"/>
    <w:rsid w:val="0079409E"/>
    <w:rsid w:val="007961C6"/>
    <w:rsid w:val="00797386"/>
    <w:rsid w:val="007A09A4"/>
    <w:rsid w:val="007A231B"/>
    <w:rsid w:val="007A29CF"/>
    <w:rsid w:val="007A4047"/>
    <w:rsid w:val="007A5D1F"/>
    <w:rsid w:val="007A6D07"/>
    <w:rsid w:val="007A7533"/>
    <w:rsid w:val="007C0D97"/>
    <w:rsid w:val="007C218A"/>
    <w:rsid w:val="007C636C"/>
    <w:rsid w:val="007D46C8"/>
    <w:rsid w:val="007D5264"/>
    <w:rsid w:val="007D606E"/>
    <w:rsid w:val="007E017F"/>
    <w:rsid w:val="007F4758"/>
    <w:rsid w:val="007F7920"/>
    <w:rsid w:val="008008A2"/>
    <w:rsid w:val="008033EB"/>
    <w:rsid w:val="00815E4C"/>
    <w:rsid w:val="008231BA"/>
    <w:rsid w:val="00831BA9"/>
    <w:rsid w:val="0083627F"/>
    <w:rsid w:val="008430D9"/>
    <w:rsid w:val="008542E0"/>
    <w:rsid w:val="00854518"/>
    <w:rsid w:val="00864326"/>
    <w:rsid w:val="00864426"/>
    <w:rsid w:val="0086486E"/>
    <w:rsid w:val="00866CB1"/>
    <w:rsid w:val="008755CC"/>
    <w:rsid w:val="0087770A"/>
    <w:rsid w:val="00894056"/>
    <w:rsid w:val="008A43C4"/>
    <w:rsid w:val="008A4C25"/>
    <w:rsid w:val="008B14DF"/>
    <w:rsid w:val="008B4C45"/>
    <w:rsid w:val="008B6AFE"/>
    <w:rsid w:val="008B6D2B"/>
    <w:rsid w:val="008C074C"/>
    <w:rsid w:val="008C1588"/>
    <w:rsid w:val="008C1C44"/>
    <w:rsid w:val="008C3810"/>
    <w:rsid w:val="008C4A27"/>
    <w:rsid w:val="008C7566"/>
    <w:rsid w:val="008D6C4F"/>
    <w:rsid w:val="008E0FA7"/>
    <w:rsid w:val="008F06E3"/>
    <w:rsid w:val="008F51AF"/>
    <w:rsid w:val="008F5217"/>
    <w:rsid w:val="008F704E"/>
    <w:rsid w:val="00901364"/>
    <w:rsid w:val="009038D3"/>
    <w:rsid w:val="00904AC7"/>
    <w:rsid w:val="009103D0"/>
    <w:rsid w:val="009138C0"/>
    <w:rsid w:val="009166A0"/>
    <w:rsid w:val="00916FD7"/>
    <w:rsid w:val="009343B6"/>
    <w:rsid w:val="0094142A"/>
    <w:rsid w:val="00941ADA"/>
    <w:rsid w:val="00941E1C"/>
    <w:rsid w:val="00942D69"/>
    <w:rsid w:val="00946ED6"/>
    <w:rsid w:val="00952674"/>
    <w:rsid w:val="00956F20"/>
    <w:rsid w:val="00975AE5"/>
    <w:rsid w:val="0098455E"/>
    <w:rsid w:val="009902BD"/>
    <w:rsid w:val="009A6FCC"/>
    <w:rsid w:val="009A795D"/>
    <w:rsid w:val="009B1DC4"/>
    <w:rsid w:val="009B30F1"/>
    <w:rsid w:val="009B52E7"/>
    <w:rsid w:val="009D281E"/>
    <w:rsid w:val="009D2D20"/>
    <w:rsid w:val="009E2135"/>
    <w:rsid w:val="009F07D1"/>
    <w:rsid w:val="009F1FDC"/>
    <w:rsid w:val="00A04544"/>
    <w:rsid w:val="00A07F01"/>
    <w:rsid w:val="00A13444"/>
    <w:rsid w:val="00A139A7"/>
    <w:rsid w:val="00A23FBE"/>
    <w:rsid w:val="00A24BC0"/>
    <w:rsid w:val="00A31AB2"/>
    <w:rsid w:val="00A422A8"/>
    <w:rsid w:val="00A4583B"/>
    <w:rsid w:val="00A459FA"/>
    <w:rsid w:val="00A5121A"/>
    <w:rsid w:val="00A51F53"/>
    <w:rsid w:val="00A5589E"/>
    <w:rsid w:val="00A60852"/>
    <w:rsid w:val="00A63D3D"/>
    <w:rsid w:val="00A70540"/>
    <w:rsid w:val="00A7224A"/>
    <w:rsid w:val="00A73249"/>
    <w:rsid w:val="00A74FDA"/>
    <w:rsid w:val="00A83AD3"/>
    <w:rsid w:val="00A87FAC"/>
    <w:rsid w:val="00A902F3"/>
    <w:rsid w:val="00A94580"/>
    <w:rsid w:val="00A97AA1"/>
    <w:rsid w:val="00A97EFA"/>
    <w:rsid w:val="00AA66A8"/>
    <w:rsid w:val="00AC35CC"/>
    <w:rsid w:val="00AC38D4"/>
    <w:rsid w:val="00AD15DF"/>
    <w:rsid w:val="00AE38BD"/>
    <w:rsid w:val="00AF39A3"/>
    <w:rsid w:val="00AF3FBF"/>
    <w:rsid w:val="00B078B9"/>
    <w:rsid w:val="00B12730"/>
    <w:rsid w:val="00B134C0"/>
    <w:rsid w:val="00B20FE7"/>
    <w:rsid w:val="00B323AD"/>
    <w:rsid w:val="00B36EF2"/>
    <w:rsid w:val="00B41CFC"/>
    <w:rsid w:val="00B42772"/>
    <w:rsid w:val="00B52D2E"/>
    <w:rsid w:val="00B56B98"/>
    <w:rsid w:val="00B65ED8"/>
    <w:rsid w:val="00B6752C"/>
    <w:rsid w:val="00B7031A"/>
    <w:rsid w:val="00B72429"/>
    <w:rsid w:val="00B742AC"/>
    <w:rsid w:val="00B74752"/>
    <w:rsid w:val="00BA0C41"/>
    <w:rsid w:val="00BA1695"/>
    <w:rsid w:val="00BA4C66"/>
    <w:rsid w:val="00BA5C10"/>
    <w:rsid w:val="00BA5E0C"/>
    <w:rsid w:val="00BA76C3"/>
    <w:rsid w:val="00BA7D8A"/>
    <w:rsid w:val="00BB0F55"/>
    <w:rsid w:val="00BB2B72"/>
    <w:rsid w:val="00BB2C4D"/>
    <w:rsid w:val="00BB6A1D"/>
    <w:rsid w:val="00BE065C"/>
    <w:rsid w:val="00BF4087"/>
    <w:rsid w:val="00BF426B"/>
    <w:rsid w:val="00C007BF"/>
    <w:rsid w:val="00C137FF"/>
    <w:rsid w:val="00C20143"/>
    <w:rsid w:val="00C224BB"/>
    <w:rsid w:val="00C319C7"/>
    <w:rsid w:val="00C340A8"/>
    <w:rsid w:val="00C34E1D"/>
    <w:rsid w:val="00C51753"/>
    <w:rsid w:val="00C53DC0"/>
    <w:rsid w:val="00C555BF"/>
    <w:rsid w:val="00C5736D"/>
    <w:rsid w:val="00C609F0"/>
    <w:rsid w:val="00C61B63"/>
    <w:rsid w:val="00C62BAD"/>
    <w:rsid w:val="00C62CA9"/>
    <w:rsid w:val="00C6584A"/>
    <w:rsid w:val="00C66C99"/>
    <w:rsid w:val="00C70429"/>
    <w:rsid w:val="00C7145B"/>
    <w:rsid w:val="00C77F58"/>
    <w:rsid w:val="00C82F03"/>
    <w:rsid w:val="00C908B8"/>
    <w:rsid w:val="00C90AB4"/>
    <w:rsid w:val="00C92D3E"/>
    <w:rsid w:val="00C932C5"/>
    <w:rsid w:val="00C96FDF"/>
    <w:rsid w:val="00CA317F"/>
    <w:rsid w:val="00CA4C0F"/>
    <w:rsid w:val="00CB16D0"/>
    <w:rsid w:val="00CB541A"/>
    <w:rsid w:val="00CC3535"/>
    <w:rsid w:val="00CC36EB"/>
    <w:rsid w:val="00CC3843"/>
    <w:rsid w:val="00CC48C6"/>
    <w:rsid w:val="00CC56E1"/>
    <w:rsid w:val="00CC620B"/>
    <w:rsid w:val="00CD5453"/>
    <w:rsid w:val="00CE55BC"/>
    <w:rsid w:val="00CE5C0A"/>
    <w:rsid w:val="00CE7E53"/>
    <w:rsid w:val="00CF4603"/>
    <w:rsid w:val="00CF5A10"/>
    <w:rsid w:val="00CF6D6A"/>
    <w:rsid w:val="00D00A38"/>
    <w:rsid w:val="00D01BE3"/>
    <w:rsid w:val="00D02165"/>
    <w:rsid w:val="00D23DB5"/>
    <w:rsid w:val="00D26EEC"/>
    <w:rsid w:val="00D3038E"/>
    <w:rsid w:val="00D310D4"/>
    <w:rsid w:val="00D4712D"/>
    <w:rsid w:val="00D54769"/>
    <w:rsid w:val="00D561C6"/>
    <w:rsid w:val="00D65D5F"/>
    <w:rsid w:val="00D73915"/>
    <w:rsid w:val="00D90881"/>
    <w:rsid w:val="00D940AE"/>
    <w:rsid w:val="00D97310"/>
    <w:rsid w:val="00DA24F3"/>
    <w:rsid w:val="00DA3B8B"/>
    <w:rsid w:val="00DB34E6"/>
    <w:rsid w:val="00DB538A"/>
    <w:rsid w:val="00DB74F5"/>
    <w:rsid w:val="00DB7A8C"/>
    <w:rsid w:val="00DC1B5D"/>
    <w:rsid w:val="00DE04DE"/>
    <w:rsid w:val="00DE200F"/>
    <w:rsid w:val="00DE214C"/>
    <w:rsid w:val="00DE308B"/>
    <w:rsid w:val="00DE43D8"/>
    <w:rsid w:val="00DF1819"/>
    <w:rsid w:val="00DF1DE4"/>
    <w:rsid w:val="00DF3F69"/>
    <w:rsid w:val="00DF5806"/>
    <w:rsid w:val="00DF622A"/>
    <w:rsid w:val="00E01A3F"/>
    <w:rsid w:val="00E0435A"/>
    <w:rsid w:val="00E044E7"/>
    <w:rsid w:val="00E0691F"/>
    <w:rsid w:val="00E078C2"/>
    <w:rsid w:val="00E079C4"/>
    <w:rsid w:val="00E1245C"/>
    <w:rsid w:val="00E21E74"/>
    <w:rsid w:val="00E232F0"/>
    <w:rsid w:val="00E30BF7"/>
    <w:rsid w:val="00E32096"/>
    <w:rsid w:val="00E32989"/>
    <w:rsid w:val="00E43855"/>
    <w:rsid w:val="00E44D9F"/>
    <w:rsid w:val="00E47BA4"/>
    <w:rsid w:val="00E56391"/>
    <w:rsid w:val="00E56C4A"/>
    <w:rsid w:val="00E61D05"/>
    <w:rsid w:val="00E64CDF"/>
    <w:rsid w:val="00E65DFF"/>
    <w:rsid w:val="00E70CBB"/>
    <w:rsid w:val="00E75794"/>
    <w:rsid w:val="00E8241A"/>
    <w:rsid w:val="00E82A56"/>
    <w:rsid w:val="00E85AF3"/>
    <w:rsid w:val="00E937FB"/>
    <w:rsid w:val="00E951E4"/>
    <w:rsid w:val="00E97334"/>
    <w:rsid w:val="00EA39B0"/>
    <w:rsid w:val="00EA4B30"/>
    <w:rsid w:val="00EA784D"/>
    <w:rsid w:val="00EB03EC"/>
    <w:rsid w:val="00EB449C"/>
    <w:rsid w:val="00EB474E"/>
    <w:rsid w:val="00EC18E0"/>
    <w:rsid w:val="00EC7493"/>
    <w:rsid w:val="00ED0163"/>
    <w:rsid w:val="00ED64AF"/>
    <w:rsid w:val="00ED7EF2"/>
    <w:rsid w:val="00EE1FF4"/>
    <w:rsid w:val="00EE3971"/>
    <w:rsid w:val="00EE5A03"/>
    <w:rsid w:val="00EE670B"/>
    <w:rsid w:val="00EE6BF5"/>
    <w:rsid w:val="00EE7A5A"/>
    <w:rsid w:val="00EF0200"/>
    <w:rsid w:val="00EF0611"/>
    <w:rsid w:val="00EF0840"/>
    <w:rsid w:val="00EF3A20"/>
    <w:rsid w:val="00F0077E"/>
    <w:rsid w:val="00F01CB4"/>
    <w:rsid w:val="00F15C17"/>
    <w:rsid w:val="00F30E1B"/>
    <w:rsid w:val="00F36955"/>
    <w:rsid w:val="00F41C04"/>
    <w:rsid w:val="00F74A44"/>
    <w:rsid w:val="00F7583E"/>
    <w:rsid w:val="00F76271"/>
    <w:rsid w:val="00F81A80"/>
    <w:rsid w:val="00F86C9E"/>
    <w:rsid w:val="00F87E47"/>
    <w:rsid w:val="00F93746"/>
    <w:rsid w:val="00FA5000"/>
    <w:rsid w:val="00FA65E9"/>
    <w:rsid w:val="00FB1046"/>
    <w:rsid w:val="00FB325C"/>
    <w:rsid w:val="00FB7FA7"/>
    <w:rsid w:val="00FC123C"/>
    <w:rsid w:val="00FC1800"/>
    <w:rsid w:val="00FD42DE"/>
    <w:rsid w:val="00FD68F8"/>
    <w:rsid w:val="00FE2555"/>
    <w:rsid w:val="00FE35DC"/>
    <w:rsid w:val="00FE400C"/>
    <w:rsid w:val="00FF1C29"/>
    <w:rsid w:val="00FF57D0"/>
    <w:rsid w:val="00FF66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7D6B80"/>
  <w15:chartTrackingRefBased/>
  <w15:docId w15:val="{CE7E1904-B371-420A-80B6-B51DA859B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B59"/>
    <w:pPr>
      <w:spacing w:before="120" w:after="120" w:line="360" w:lineRule="auto"/>
      <w:jc w:val="both"/>
    </w:pPr>
    <w:rPr>
      <w:rFonts w:ascii="Calibri" w:eastAsia="Times New Roman" w:hAnsi="Calibri" w:cs="Times New Roman"/>
      <w:szCs w:val="20"/>
    </w:rPr>
  </w:style>
  <w:style w:type="paragraph" w:styleId="Heading1">
    <w:name w:val="heading 1"/>
    <w:basedOn w:val="Normal"/>
    <w:next w:val="Normal"/>
    <w:link w:val="Heading1Char1"/>
    <w:uiPriority w:val="9"/>
    <w:qFormat/>
    <w:rsid w:val="00815E4C"/>
    <w:pPr>
      <w:keepNext/>
      <w:numPr>
        <w:numId w:val="3"/>
      </w:numPr>
      <w:spacing w:after="240"/>
      <w:outlineLvl w:val="0"/>
    </w:pPr>
    <w:rPr>
      <w:rFonts w:asciiTheme="minorHAnsi" w:hAnsiTheme="minorHAnsi"/>
      <w:b/>
      <w:kern w:val="28"/>
      <w:sz w:val="28"/>
    </w:rPr>
  </w:style>
  <w:style w:type="paragraph" w:styleId="Heading2">
    <w:name w:val="heading 2"/>
    <w:basedOn w:val="Normal"/>
    <w:next w:val="Normal"/>
    <w:link w:val="Heading2Char"/>
    <w:qFormat/>
    <w:rsid w:val="00F87E47"/>
    <w:pPr>
      <w:keepNext/>
      <w:numPr>
        <w:ilvl w:val="1"/>
        <w:numId w:val="3"/>
      </w:numPr>
      <w:outlineLvl w:val="1"/>
    </w:pPr>
    <w:rPr>
      <w:rFonts w:asciiTheme="minorHAnsi" w:hAnsiTheme="minorHAnsi"/>
      <w:b/>
      <w:sz w:val="24"/>
    </w:rPr>
  </w:style>
  <w:style w:type="paragraph" w:styleId="Heading3">
    <w:name w:val="heading 3"/>
    <w:basedOn w:val="Normal"/>
    <w:next w:val="Normal"/>
    <w:link w:val="Heading3Char"/>
    <w:qFormat/>
    <w:rsid w:val="00F87E47"/>
    <w:pPr>
      <w:keepNext/>
      <w:numPr>
        <w:ilvl w:val="2"/>
        <w:numId w:val="3"/>
      </w:numPr>
      <w:spacing w:before="240" w:after="60"/>
      <w:outlineLvl w:val="2"/>
    </w:pPr>
    <w:rPr>
      <w:rFonts w:asciiTheme="minorHAnsi" w:hAnsiTheme="minorHAnsi"/>
      <w:b/>
    </w:rPr>
  </w:style>
  <w:style w:type="paragraph" w:styleId="Heading4">
    <w:name w:val="heading 4"/>
    <w:basedOn w:val="Normal"/>
    <w:next w:val="Normal"/>
    <w:link w:val="Heading4Char"/>
    <w:unhideWhenUsed/>
    <w:qFormat/>
    <w:rsid w:val="000042C5"/>
    <w:pPr>
      <w:keepNext/>
      <w:keepLines/>
      <w:spacing w:before="200" w:after="60"/>
      <w:outlineLvl w:val="3"/>
    </w:pPr>
    <w:rPr>
      <w:rFonts w:asciiTheme="minorHAnsi" w:eastAsiaTheme="majorEastAsia" w:hAnsiTheme="minorHAnsi" w:cstheme="majorBidi"/>
      <w:b/>
      <w:bCs/>
      <w:iCs/>
    </w:rPr>
  </w:style>
  <w:style w:type="paragraph" w:styleId="Heading5">
    <w:name w:val="heading 5"/>
    <w:basedOn w:val="Normal"/>
    <w:next w:val="Normal"/>
    <w:link w:val="Heading5Char"/>
    <w:unhideWhenUsed/>
    <w:qFormat/>
    <w:rsid w:val="00AF39A3"/>
    <w:pPr>
      <w:keepNext/>
      <w:keepLines/>
      <w:numPr>
        <w:ilvl w:val="4"/>
        <w:numId w:val="3"/>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AF39A3"/>
    <w:pPr>
      <w:numPr>
        <w:ilvl w:val="5"/>
      </w:numPr>
      <w:outlineLvl w:val="5"/>
    </w:pPr>
    <w:rPr>
      <w:i/>
    </w:rPr>
  </w:style>
  <w:style w:type="paragraph" w:styleId="Heading7">
    <w:name w:val="heading 7"/>
    <w:basedOn w:val="Normal"/>
    <w:next w:val="Normal"/>
    <w:link w:val="Heading7Char"/>
    <w:unhideWhenUsed/>
    <w:qFormat/>
    <w:rsid w:val="00AF39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AF39A3"/>
    <w:pPr>
      <w:keepNext/>
      <w:keepLines/>
      <w:numPr>
        <w:ilvl w:val="7"/>
        <w:numId w:val="3"/>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AF39A3"/>
    <w:pPr>
      <w:keepNext/>
      <w:keepLines/>
      <w:numPr>
        <w:ilvl w:val="8"/>
        <w:numId w:val="3"/>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AF39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rsid w:val="00F87E47"/>
    <w:rPr>
      <w:rFonts w:eastAsia="Times New Roman" w:cs="Times New Roman"/>
      <w:b/>
      <w:sz w:val="24"/>
      <w:szCs w:val="20"/>
    </w:rPr>
  </w:style>
  <w:style w:type="character" w:customStyle="1" w:styleId="Heading3Char">
    <w:name w:val="Heading 3 Char"/>
    <w:basedOn w:val="DefaultParagraphFont"/>
    <w:link w:val="Heading3"/>
    <w:rsid w:val="00F87E47"/>
    <w:rPr>
      <w:rFonts w:eastAsia="Times New Roman" w:cs="Times New Roman"/>
      <w:b/>
      <w:szCs w:val="20"/>
    </w:rPr>
  </w:style>
  <w:style w:type="character" w:customStyle="1" w:styleId="Heading4Char">
    <w:name w:val="Heading 4 Char"/>
    <w:basedOn w:val="DefaultParagraphFont"/>
    <w:link w:val="Heading4"/>
    <w:rsid w:val="000042C5"/>
    <w:rPr>
      <w:rFonts w:eastAsiaTheme="majorEastAsia" w:cstheme="majorBidi"/>
      <w:b/>
      <w:bCs/>
      <w:iCs/>
      <w:szCs w:val="20"/>
    </w:rPr>
  </w:style>
  <w:style w:type="character" w:customStyle="1" w:styleId="Heading5Char">
    <w:name w:val="Heading 5 Char"/>
    <w:basedOn w:val="DefaultParagraphFont"/>
    <w:link w:val="Heading5"/>
    <w:rsid w:val="00AF39A3"/>
    <w:rPr>
      <w:rFonts w:asciiTheme="majorHAnsi" w:eastAsiaTheme="majorEastAsia" w:hAnsiTheme="majorHAnsi" w:cstheme="majorBidi"/>
      <w:szCs w:val="20"/>
    </w:rPr>
  </w:style>
  <w:style w:type="character" w:customStyle="1" w:styleId="Heading6Char">
    <w:name w:val="Heading 6 Char"/>
    <w:basedOn w:val="DefaultParagraphFont"/>
    <w:link w:val="Heading6"/>
    <w:rsid w:val="00AF39A3"/>
    <w:rPr>
      <w:rFonts w:asciiTheme="majorHAnsi" w:eastAsiaTheme="majorEastAsia" w:hAnsiTheme="majorHAnsi" w:cstheme="majorBidi"/>
      <w:i/>
      <w:szCs w:val="20"/>
    </w:rPr>
  </w:style>
  <w:style w:type="character" w:customStyle="1" w:styleId="Heading7Char">
    <w:name w:val="Heading 7 Char"/>
    <w:basedOn w:val="DefaultParagraphFont"/>
    <w:link w:val="Heading7"/>
    <w:rsid w:val="00AF39A3"/>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AF39A3"/>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AF39A3"/>
    <w:rPr>
      <w:rFonts w:asciiTheme="majorHAnsi" w:eastAsiaTheme="majorEastAsia" w:hAnsiTheme="majorHAnsi" w:cstheme="majorBidi"/>
      <w:i/>
      <w:iCs/>
      <w:color w:val="404040" w:themeColor="text1" w:themeTint="BF"/>
      <w:szCs w:val="20"/>
    </w:rPr>
  </w:style>
  <w:style w:type="character" w:customStyle="1" w:styleId="Heading1Char1">
    <w:name w:val="Heading 1 Char1"/>
    <w:basedOn w:val="DefaultParagraphFont"/>
    <w:link w:val="Heading1"/>
    <w:uiPriority w:val="9"/>
    <w:rsid w:val="00815E4C"/>
    <w:rPr>
      <w:rFonts w:eastAsia="Times New Roman" w:cs="Times New Roman"/>
      <w:b/>
      <w:kern w:val="28"/>
      <w:sz w:val="28"/>
      <w:szCs w:val="20"/>
    </w:rPr>
  </w:style>
  <w:style w:type="paragraph" w:styleId="Header">
    <w:name w:val="header"/>
    <w:basedOn w:val="Normal"/>
    <w:link w:val="HeaderChar"/>
    <w:rsid w:val="00AF39A3"/>
    <w:pPr>
      <w:tabs>
        <w:tab w:val="center" w:pos="4153"/>
        <w:tab w:val="right" w:pos="8306"/>
      </w:tabs>
    </w:pPr>
    <w:rPr>
      <w:rFonts w:ascii="Arial Black" w:hAnsi="Arial Black"/>
    </w:rPr>
  </w:style>
  <w:style w:type="character" w:customStyle="1" w:styleId="HeaderChar">
    <w:name w:val="Header Char"/>
    <w:basedOn w:val="DefaultParagraphFont"/>
    <w:link w:val="Header"/>
    <w:rsid w:val="00AF39A3"/>
    <w:rPr>
      <w:rFonts w:ascii="Arial Black" w:eastAsia="Times New Roman" w:hAnsi="Arial Black" w:cs="Times New Roman"/>
      <w:szCs w:val="20"/>
    </w:rPr>
  </w:style>
  <w:style w:type="paragraph" w:customStyle="1" w:styleId="SubHeadCentre">
    <w:name w:val="SubHeadCentre"/>
    <w:basedOn w:val="Normal"/>
    <w:rsid w:val="00AF39A3"/>
    <w:pPr>
      <w:spacing w:after="240"/>
      <w:jc w:val="center"/>
    </w:pPr>
    <w:rPr>
      <w:rFonts w:ascii="Arial Black" w:hAnsi="Arial Black"/>
      <w:b/>
      <w:sz w:val="28"/>
    </w:rPr>
  </w:style>
  <w:style w:type="paragraph" w:styleId="Footer">
    <w:name w:val="footer"/>
    <w:basedOn w:val="Normal"/>
    <w:link w:val="FooterChar"/>
    <w:uiPriority w:val="99"/>
    <w:rsid w:val="00AF39A3"/>
    <w:pPr>
      <w:spacing w:before="180"/>
      <w:jc w:val="center"/>
    </w:pPr>
    <w:rPr>
      <w:rFonts w:ascii="Arial Black" w:hAnsi="Arial Black"/>
      <w:sz w:val="18"/>
    </w:rPr>
  </w:style>
  <w:style w:type="character" w:customStyle="1" w:styleId="FooterChar">
    <w:name w:val="Footer Char"/>
    <w:basedOn w:val="DefaultParagraphFont"/>
    <w:link w:val="Footer"/>
    <w:uiPriority w:val="99"/>
    <w:rsid w:val="00AF39A3"/>
    <w:rPr>
      <w:rFonts w:ascii="Arial Black" w:eastAsia="Times New Roman" w:hAnsi="Arial Black" w:cs="Times New Roman"/>
      <w:sz w:val="18"/>
      <w:szCs w:val="20"/>
    </w:rPr>
  </w:style>
  <w:style w:type="character" w:styleId="PageNumber">
    <w:name w:val="page number"/>
    <w:basedOn w:val="DefaultParagraphFont"/>
    <w:rsid w:val="00AF39A3"/>
  </w:style>
  <w:style w:type="paragraph" w:styleId="BalloonText">
    <w:name w:val="Balloon Text"/>
    <w:basedOn w:val="Normal"/>
    <w:link w:val="BalloonTextChar"/>
    <w:uiPriority w:val="99"/>
    <w:semiHidden/>
    <w:unhideWhenUsed/>
    <w:rsid w:val="00AF39A3"/>
    <w:rPr>
      <w:rFonts w:ascii="Tahoma" w:hAnsi="Tahoma" w:cs="Tahoma"/>
      <w:szCs w:val="16"/>
    </w:rPr>
  </w:style>
  <w:style w:type="character" w:customStyle="1" w:styleId="BalloonTextChar">
    <w:name w:val="Balloon Text Char"/>
    <w:basedOn w:val="DefaultParagraphFont"/>
    <w:link w:val="BalloonText"/>
    <w:uiPriority w:val="99"/>
    <w:semiHidden/>
    <w:rsid w:val="00AF39A3"/>
    <w:rPr>
      <w:rFonts w:ascii="Tahoma" w:eastAsia="Times New Roman" w:hAnsi="Tahoma" w:cs="Tahoma"/>
      <w:szCs w:val="16"/>
    </w:rPr>
  </w:style>
  <w:style w:type="paragraph" w:styleId="Title">
    <w:name w:val="Title"/>
    <w:basedOn w:val="Normal"/>
    <w:next w:val="Normal"/>
    <w:link w:val="TitleChar"/>
    <w:qFormat/>
    <w:rsid w:val="00AF39A3"/>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AF39A3"/>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F39A3"/>
    <w:pPr>
      <w:tabs>
        <w:tab w:val="left" w:pos="440"/>
        <w:tab w:val="right" w:leader="dot" w:pos="9016"/>
      </w:tabs>
    </w:pPr>
    <w:rPr>
      <w:b/>
      <w:lang w:val="en-US"/>
    </w:rPr>
  </w:style>
  <w:style w:type="character" w:styleId="Hyperlink">
    <w:name w:val="Hyperlink"/>
    <w:basedOn w:val="DefaultParagraphFont"/>
    <w:uiPriority w:val="99"/>
    <w:rsid w:val="00AF39A3"/>
    <w:rPr>
      <w:color w:val="0000FF"/>
      <w:u w:val="single"/>
    </w:rPr>
  </w:style>
  <w:style w:type="paragraph" w:styleId="Subtitle">
    <w:name w:val="Subtitle"/>
    <w:basedOn w:val="Normal"/>
    <w:next w:val="Normal"/>
    <w:link w:val="SubtitleChar"/>
    <w:uiPriority w:val="11"/>
    <w:qFormat/>
    <w:rsid w:val="00AF39A3"/>
    <w:pPr>
      <w:numPr>
        <w:ilvl w:val="1"/>
      </w:numPr>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AF39A3"/>
    <w:rPr>
      <w:rFonts w:asciiTheme="majorHAnsi" w:eastAsiaTheme="majorEastAsia" w:hAnsiTheme="majorHAnsi" w:cstheme="majorBidi"/>
      <w:b/>
      <w:iCs/>
      <w:spacing w:val="15"/>
      <w:sz w:val="40"/>
      <w:szCs w:val="24"/>
      <w:u w:val="single"/>
    </w:rPr>
  </w:style>
  <w:style w:type="paragraph" w:styleId="TOC2">
    <w:name w:val="toc 2"/>
    <w:basedOn w:val="Normal"/>
    <w:next w:val="Normal"/>
    <w:autoRedefine/>
    <w:uiPriority w:val="39"/>
    <w:unhideWhenUsed/>
    <w:rsid w:val="00AF39A3"/>
    <w:pPr>
      <w:ind w:left="198"/>
    </w:pPr>
  </w:style>
  <w:style w:type="paragraph" w:styleId="TOC3">
    <w:name w:val="toc 3"/>
    <w:basedOn w:val="Normal"/>
    <w:next w:val="Normal"/>
    <w:autoRedefine/>
    <w:uiPriority w:val="39"/>
    <w:unhideWhenUsed/>
    <w:rsid w:val="00AF39A3"/>
    <w:pPr>
      <w:spacing w:after="100"/>
      <w:ind w:left="400"/>
    </w:pPr>
  </w:style>
  <w:style w:type="paragraph" w:styleId="ListParagraph">
    <w:name w:val="List Paragraph"/>
    <w:basedOn w:val="Normal"/>
    <w:uiPriority w:val="34"/>
    <w:qFormat/>
    <w:rsid w:val="00AF39A3"/>
    <w:pPr>
      <w:ind w:left="720"/>
      <w:contextualSpacing/>
    </w:pPr>
  </w:style>
  <w:style w:type="table" w:styleId="TableGrid">
    <w:name w:val="Table Grid"/>
    <w:basedOn w:val="TableNormal"/>
    <w:uiPriority w:val="59"/>
    <w:rsid w:val="00AF39A3"/>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AF39A3"/>
    <w:pPr>
      <w:spacing w:after="0" w:line="240" w:lineRule="auto"/>
      <w:jc w:val="both"/>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AF39A3"/>
    <w:pPr>
      <w:spacing w:after="0" w:line="240" w:lineRule="auto"/>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AF39A3"/>
    <w:pPr>
      <w:spacing w:after="0" w:line="240" w:lineRule="auto"/>
      <w:jc w:val="both"/>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D23DB5"/>
    <w:pPr>
      <w:spacing w:after="200"/>
      <w:jc w:val="center"/>
    </w:pPr>
    <w:rPr>
      <w:i/>
      <w:iCs/>
      <w:sz w:val="20"/>
      <w:szCs w:val="18"/>
    </w:rPr>
  </w:style>
  <w:style w:type="paragraph" w:styleId="TOCHeading">
    <w:name w:val="TOC Heading"/>
    <w:basedOn w:val="Heading1"/>
    <w:next w:val="Normal"/>
    <w:uiPriority w:val="39"/>
    <w:unhideWhenUsed/>
    <w:qFormat/>
    <w:rsid w:val="00AF39A3"/>
    <w:pPr>
      <w:keepLines/>
      <w:numPr>
        <w:numId w:val="0"/>
      </w:numPr>
      <w:spacing w:before="240" w:after="0"/>
      <w:outlineLvl w:val="9"/>
    </w:pPr>
    <w:rPr>
      <w:rFonts w:asciiTheme="majorHAnsi" w:eastAsiaTheme="majorEastAsia" w:hAnsiTheme="majorHAnsi" w:cstheme="majorBidi"/>
      <w:b w:val="0"/>
      <w:color w:val="2F5496" w:themeColor="accent1" w:themeShade="BF"/>
      <w:kern w:val="0"/>
      <w:szCs w:val="32"/>
    </w:rPr>
  </w:style>
  <w:style w:type="character" w:styleId="PlaceholderText">
    <w:name w:val="Placeholder Text"/>
    <w:basedOn w:val="DefaultParagraphFont"/>
    <w:uiPriority w:val="99"/>
    <w:semiHidden/>
    <w:rsid w:val="00AF39A3"/>
    <w:rPr>
      <w:color w:val="808080"/>
    </w:rPr>
  </w:style>
  <w:style w:type="paragraph" w:styleId="FootnoteText">
    <w:name w:val="footnote text"/>
    <w:basedOn w:val="Normal"/>
    <w:link w:val="FootnoteTextChar"/>
    <w:uiPriority w:val="99"/>
    <w:semiHidden/>
    <w:unhideWhenUsed/>
    <w:rsid w:val="00AF39A3"/>
  </w:style>
  <w:style w:type="character" w:customStyle="1" w:styleId="FootnoteTextChar">
    <w:name w:val="Footnote Text Char"/>
    <w:basedOn w:val="DefaultParagraphFont"/>
    <w:link w:val="FootnoteText"/>
    <w:uiPriority w:val="99"/>
    <w:semiHidden/>
    <w:rsid w:val="00AF39A3"/>
    <w:rPr>
      <w:rFonts w:ascii="Calibri" w:eastAsia="Times New Roman" w:hAnsi="Calibri" w:cs="Times New Roman"/>
      <w:szCs w:val="20"/>
    </w:rPr>
  </w:style>
  <w:style w:type="character" w:styleId="FootnoteReference">
    <w:name w:val="footnote reference"/>
    <w:basedOn w:val="DefaultParagraphFont"/>
    <w:uiPriority w:val="99"/>
    <w:semiHidden/>
    <w:unhideWhenUsed/>
    <w:rsid w:val="00AF39A3"/>
    <w:rPr>
      <w:vertAlign w:val="superscript"/>
    </w:rPr>
  </w:style>
  <w:style w:type="paragraph" w:styleId="NormalWeb">
    <w:name w:val="Normal (Web)"/>
    <w:basedOn w:val="Normal"/>
    <w:uiPriority w:val="99"/>
    <w:unhideWhenUsed/>
    <w:rsid w:val="00AF39A3"/>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AF39A3"/>
    <w:rPr>
      <w:sz w:val="16"/>
      <w:szCs w:val="16"/>
    </w:rPr>
  </w:style>
  <w:style w:type="paragraph" w:styleId="CommentText">
    <w:name w:val="annotation text"/>
    <w:basedOn w:val="Normal"/>
    <w:link w:val="CommentTextChar"/>
    <w:uiPriority w:val="99"/>
    <w:unhideWhenUsed/>
    <w:rsid w:val="00AF39A3"/>
    <w:pPr>
      <w:spacing w:line="240" w:lineRule="auto"/>
    </w:pPr>
  </w:style>
  <w:style w:type="character" w:customStyle="1" w:styleId="CommentTextChar">
    <w:name w:val="Comment Text Char"/>
    <w:basedOn w:val="DefaultParagraphFont"/>
    <w:link w:val="CommentText"/>
    <w:uiPriority w:val="99"/>
    <w:rsid w:val="00AF39A3"/>
    <w:rPr>
      <w:rFonts w:ascii="Calibri" w:eastAsia="Times New Roman" w:hAnsi="Calibri" w:cs="Times New Roman"/>
      <w:szCs w:val="20"/>
    </w:rPr>
  </w:style>
  <w:style w:type="paragraph" w:styleId="CommentSubject">
    <w:name w:val="annotation subject"/>
    <w:basedOn w:val="CommentText"/>
    <w:next w:val="CommentText"/>
    <w:link w:val="CommentSubjectChar"/>
    <w:uiPriority w:val="99"/>
    <w:semiHidden/>
    <w:unhideWhenUsed/>
    <w:rsid w:val="00AF39A3"/>
    <w:rPr>
      <w:b/>
      <w:bCs/>
    </w:rPr>
  </w:style>
  <w:style w:type="character" w:customStyle="1" w:styleId="CommentSubjectChar">
    <w:name w:val="Comment Subject Char"/>
    <w:basedOn w:val="CommentTextChar"/>
    <w:link w:val="CommentSubject"/>
    <w:uiPriority w:val="99"/>
    <w:semiHidden/>
    <w:rsid w:val="00AF39A3"/>
    <w:rPr>
      <w:rFonts w:ascii="Calibri" w:eastAsia="Times New Roman" w:hAnsi="Calibri" w:cs="Times New Roman"/>
      <w:b/>
      <w:bCs/>
      <w:szCs w:val="20"/>
    </w:rPr>
  </w:style>
  <w:style w:type="character" w:customStyle="1" w:styleId="UnresolvedMention1">
    <w:name w:val="Unresolved Mention1"/>
    <w:basedOn w:val="DefaultParagraphFont"/>
    <w:uiPriority w:val="99"/>
    <w:semiHidden/>
    <w:unhideWhenUsed/>
    <w:rsid w:val="00AF39A3"/>
    <w:rPr>
      <w:color w:val="808080"/>
      <w:shd w:val="clear" w:color="auto" w:fill="E6E6E6"/>
    </w:rPr>
  </w:style>
  <w:style w:type="paragraph" w:styleId="TOC4">
    <w:name w:val="toc 4"/>
    <w:basedOn w:val="Normal"/>
    <w:next w:val="Normal"/>
    <w:autoRedefine/>
    <w:uiPriority w:val="39"/>
    <w:unhideWhenUsed/>
    <w:rsid w:val="00AF39A3"/>
    <w:pPr>
      <w:spacing w:after="100"/>
      <w:ind w:left="720"/>
    </w:pPr>
  </w:style>
  <w:style w:type="paragraph" w:styleId="NoSpacing">
    <w:name w:val="No Spacing"/>
    <w:uiPriority w:val="1"/>
    <w:qFormat/>
    <w:rsid w:val="00AF39A3"/>
    <w:pPr>
      <w:spacing w:after="0" w:line="240" w:lineRule="auto"/>
      <w:jc w:val="both"/>
    </w:pPr>
    <w:rPr>
      <w:rFonts w:ascii="Arial" w:eastAsia="Times New Roman" w:hAnsi="Arial" w:cs="Times New Roman"/>
      <w:sz w:val="24"/>
      <w:szCs w:val="20"/>
    </w:rPr>
  </w:style>
  <w:style w:type="table" w:styleId="GridTable5Dark-Accent5">
    <w:name w:val="Grid Table 5 Dark Accent 5"/>
    <w:basedOn w:val="TableNormal"/>
    <w:uiPriority w:val="50"/>
    <w:rsid w:val="00AF39A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AF39A3"/>
  </w:style>
  <w:style w:type="character" w:styleId="FollowedHyperlink">
    <w:name w:val="FollowedHyperlink"/>
    <w:basedOn w:val="DefaultParagraphFont"/>
    <w:uiPriority w:val="99"/>
    <w:semiHidden/>
    <w:unhideWhenUsed/>
    <w:rsid w:val="00AF39A3"/>
    <w:rPr>
      <w:color w:val="954F72" w:themeColor="followedHyperlink"/>
      <w:u w:val="single"/>
    </w:rPr>
  </w:style>
  <w:style w:type="paragraph" w:styleId="Revision">
    <w:name w:val="Revision"/>
    <w:hidden/>
    <w:uiPriority w:val="99"/>
    <w:semiHidden/>
    <w:rsid w:val="00AF39A3"/>
    <w:pPr>
      <w:spacing w:after="0" w:line="240" w:lineRule="auto"/>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AF39A3"/>
    <w:rPr>
      <w:color w:val="808080"/>
      <w:shd w:val="clear" w:color="auto" w:fill="E6E6E6"/>
    </w:rPr>
  </w:style>
  <w:style w:type="paragraph" w:styleId="EndnoteText">
    <w:name w:val="endnote text"/>
    <w:basedOn w:val="Normal"/>
    <w:link w:val="EndnoteTextChar"/>
    <w:uiPriority w:val="99"/>
    <w:unhideWhenUsed/>
    <w:rsid w:val="00AF39A3"/>
    <w:pPr>
      <w:spacing w:line="240" w:lineRule="auto"/>
    </w:pPr>
  </w:style>
  <w:style w:type="character" w:customStyle="1" w:styleId="EndnoteTextChar">
    <w:name w:val="Endnote Text Char"/>
    <w:basedOn w:val="DefaultParagraphFont"/>
    <w:link w:val="EndnoteText"/>
    <w:uiPriority w:val="99"/>
    <w:rsid w:val="00AF39A3"/>
    <w:rPr>
      <w:rFonts w:ascii="Calibri" w:eastAsia="Times New Roman" w:hAnsi="Calibri" w:cs="Times New Roman"/>
      <w:szCs w:val="20"/>
    </w:rPr>
  </w:style>
  <w:style w:type="paragraph" w:customStyle="1" w:styleId="Head1">
    <w:name w:val="Head1"/>
    <w:basedOn w:val="Normal"/>
    <w:rsid w:val="00CB16D0"/>
    <w:pPr>
      <w:keepNext/>
      <w:numPr>
        <w:numId w:val="1"/>
      </w:numPr>
      <w:spacing w:after="240" w:line="240" w:lineRule="auto"/>
      <w:jc w:val="left"/>
    </w:pPr>
    <w:rPr>
      <w:b/>
      <w:sz w:val="24"/>
      <w:szCs w:val="28"/>
      <w:lang w:val="en-US"/>
    </w:rPr>
  </w:style>
  <w:style w:type="character" w:styleId="EndnoteReference">
    <w:name w:val="endnote reference"/>
    <w:basedOn w:val="DefaultParagraphFont"/>
    <w:uiPriority w:val="99"/>
    <w:unhideWhenUsed/>
    <w:rsid w:val="00AF39A3"/>
    <w:rPr>
      <w:vertAlign w:val="superscript"/>
    </w:rPr>
  </w:style>
  <w:style w:type="paragraph" w:customStyle="1" w:styleId="Heading10">
    <w:name w:val="Heading1"/>
    <w:next w:val="TextBlock"/>
    <w:link w:val="Heading1Zchn"/>
    <w:uiPriority w:val="99"/>
    <w:rsid w:val="00AF39A3"/>
    <w:pPr>
      <w:numPr>
        <w:numId w:val="2"/>
      </w:numPr>
      <w:tabs>
        <w:tab w:val="left" w:pos="364"/>
      </w:tabs>
      <w:spacing w:after="80" w:line="240" w:lineRule="auto"/>
      <w:ind w:left="357" w:hanging="357"/>
    </w:pPr>
    <w:rPr>
      <w:rFonts w:ascii="Times New Roman" w:eastAsia="Times New Roman" w:hAnsi="Times New Roman" w:cs="Times New Roman"/>
      <w:b/>
      <w:lang w:eastAsia="de-DE"/>
    </w:rPr>
  </w:style>
  <w:style w:type="paragraph" w:customStyle="1" w:styleId="Heading30">
    <w:name w:val="Heading3"/>
    <w:next w:val="TextBlock"/>
    <w:uiPriority w:val="99"/>
    <w:rsid w:val="00AF39A3"/>
    <w:pPr>
      <w:numPr>
        <w:ilvl w:val="2"/>
        <w:numId w:val="2"/>
      </w:numPr>
      <w:tabs>
        <w:tab w:val="left" w:pos="567"/>
      </w:tabs>
      <w:spacing w:after="60" w:line="240" w:lineRule="auto"/>
      <w:ind w:left="567" w:hanging="567"/>
    </w:pPr>
    <w:rPr>
      <w:rFonts w:ascii="Times New Roman" w:eastAsia="Times New Roman" w:hAnsi="Times New Roman" w:cs="Times New Roman"/>
      <w:b/>
      <w:sz w:val="20"/>
      <w:szCs w:val="20"/>
      <w:lang w:eastAsia="de-DE"/>
    </w:rPr>
  </w:style>
  <w:style w:type="character" w:customStyle="1" w:styleId="Heading1Zchn">
    <w:name w:val="Heading1 Zchn"/>
    <w:link w:val="Heading10"/>
    <w:uiPriority w:val="99"/>
    <w:locked/>
    <w:rsid w:val="00AF39A3"/>
    <w:rPr>
      <w:rFonts w:ascii="Times New Roman" w:eastAsia="Times New Roman" w:hAnsi="Times New Roman" w:cs="Times New Roman"/>
      <w:b/>
      <w:lang w:eastAsia="de-DE"/>
    </w:rPr>
  </w:style>
  <w:style w:type="paragraph" w:customStyle="1" w:styleId="Heading20">
    <w:name w:val="Heading2"/>
    <w:next w:val="TextBlock"/>
    <w:uiPriority w:val="99"/>
    <w:rsid w:val="00AF39A3"/>
    <w:pPr>
      <w:numPr>
        <w:ilvl w:val="1"/>
        <w:numId w:val="2"/>
      </w:numPr>
      <w:tabs>
        <w:tab w:val="left" w:pos="426"/>
      </w:tabs>
      <w:spacing w:after="60" w:line="240" w:lineRule="auto"/>
      <w:ind w:left="425" w:hanging="425"/>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AF39A3"/>
    <w:pPr>
      <w:spacing w:before="60" w:after="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AF39A3"/>
    <w:pPr>
      <w:spacing w:after="80" w:line="240" w:lineRule="auto"/>
      <w:jc w:val="both"/>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AF39A3"/>
    <w:rPr>
      <w:rFonts w:ascii="Times New Roman" w:eastAsia="Times New Roman" w:hAnsi="Times New Roman" w:cs="Times New Roman"/>
      <w:sz w:val="20"/>
      <w:szCs w:val="20"/>
      <w:lang w:eastAsia="de-DE"/>
    </w:rPr>
  </w:style>
  <w:style w:type="paragraph" w:customStyle="1" w:styleId="Figure">
    <w:name w:val="Figure"/>
    <w:link w:val="FigureZchn"/>
    <w:uiPriority w:val="99"/>
    <w:rsid w:val="00AF39A3"/>
    <w:pPr>
      <w:keepNext/>
      <w:keepLines/>
      <w:spacing w:before="120" w:after="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AF39A3"/>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AF39A3"/>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AF39A3"/>
    <w:rPr>
      <w:b/>
      <w:bCs/>
      <w:i/>
      <w:iCs/>
      <w:spacing w:val="5"/>
    </w:rPr>
  </w:style>
  <w:style w:type="table" w:styleId="GridTable1Light-Accent3">
    <w:name w:val="Grid Table 1 Light Accent 3"/>
    <w:basedOn w:val="TableNormal"/>
    <w:uiPriority w:val="46"/>
    <w:rsid w:val="00AF39A3"/>
    <w:pPr>
      <w:spacing w:after="0" w:line="240" w:lineRule="auto"/>
      <w:jc w:val="both"/>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F39A3"/>
  </w:style>
  <w:style w:type="paragraph" w:customStyle="1" w:styleId="a">
    <w:name w:val="متن اصلی"/>
    <w:basedOn w:val="Normal"/>
    <w:link w:val="Char"/>
    <w:qFormat/>
    <w:rsid w:val="00AF39A3"/>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AF39A3"/>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AF39A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AF39A3"/>
  </w:style>
  <w:style w:type="character" w:styleId="UnresolvedMention">
    <w:name w:val="Unresolved Mention"/>
    <w:basedOn w:val="DefaultParagraphFont"/>
    <w:uiPriority w:val="99"/>
    <w:semiHidden/>
    <w:unhideWhenUsed/>
    <w:rsid w:val="00AF39A3"/>
    <w:rPr>
      <w:color w:val="605E5C"/>
      <w:shd w:val="clear" w:color="auto" w:fill="E1DFDD"/>
    </w:rPr>
  </w:style>
  <w:style w:type="table" w:styleId="GridTable1Light">
    <w:name w:val="Grid Table 1 Light"/>
    <w:basedOn w:val="TableNormal"/>
    <w:uiPriority w:val="46"/>
    <w:rsid w:val="00AF39A3"/>
    <w:pPr>
      <w:spacing w:after="0" w:line="240" w:lineRule="auto"/>
      <w:jc w:val="both"/>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D90881"/>
    <w:pPr>
      <w:spacing w:before="240" w:after="0"/>
    </w:pPr>
  </w:style>
  <w:style w:type="paragraph" w:customStyle="1" w:styleId="Autorenzeile">
    <w:name w:val="Autorenzeile"/>
    <w:basedOn w:val="Normal"/>
    <w:link w:val="AutorenzeileChar"/>
    <w:autoRedefine/>
    <w:rsid w:val="00FF669A"/>
    <w:pPr>
      <w:spacing w:before="240" w:after="240"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FF669A"/>
    <w:pPr>
      <w:spacing w:before="240" w:after="240"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FF669A"/>
    <w:rPr>
      <w:rFonts w:ascii="Arial" w:eastAsia="Times New Roman" w:hAnsi="Arial" w:cs="Times New Roman"/>
      <w:sz w:val="28"/>
      <w:szCs w:val="24"/>
      <w:lang w:eastAsia="de-DE"/>
    </w:rPr>
  </w:style>
  <w:style w:type="numbering" w:customStyle="1" w:styleId="Style1">
    <w:name w:val="Style1"/>
    <w:uiPriority w:val="99"/>
    <w:rsid w:val="00FF669A"/>
    <w:pPr>
      <w:numPr>
        <w:numId w:val="4"/>
      </w:numPr>
    </w:pPr>
  </w:style>
  <w:style w:type="numbering" w:customStyle="1" w:styleId="Style2">
    <w:name w:val="Style2"/>
    <w:uiPriority w:val="99"/>
    <w:rsid w:val="00FF669A"/>
    <w:pPr>
      <w:numPr>
        <w:numId w:val="5"/>
      </w:numPr>
    </w:pPr>
  </w:style>
  <w:style w:type="table" w:customStyle="1" w:styleId="TableGrid2">
    <w:name w:val="Table Grid2"/>
    <w:basedOn w:val="TableNormal"/>
    <w:next w:val="TableGrid"/>
    <w:uiPriority w:val="59"/>
    <w:rsid w:val="00FF669A"/>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07059-F62F-47AE-9816-FB4A496E7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20</Pages>
  <Words>4815</Words>
  <Characters>27446</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Questa</dc:creator>
  <cp:keywords/>
  <dc:description/>
  <cp:lastModifiedBy>Harry Questa</cp:lastModifiedBy>
  <cp:revision>49</cp:revision>
  <dcterms:created xsi:type="dcterms:W3CDTF">2022-05-10T08:29:00Z</dcterms:created>
  <dcterms:modified xsi:type="dcterms:W3CDTF">2022-05-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ies>
</file>